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62F39E31"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0" w:author="Charlotte Devitre" w:date="2024-07-24T10:40:00Z" w16du:dateUtc="2024-07-24T17:40:00Z">
        <w:r w:rsidR="00834561" w:rsidDel="004F2B3A">
          <w:rPr>
            <w:rFonts w:ascii="Times New Roman" w:hAnsi="Times New Roman" w:cs="Times New Roman"/>
            <w:b/>
            <w:sz w:val="32"/>
            <w:lang w:val="en-GB"/>
          </w:rPr>
          <w:delText>-inclusion</w:delText>
        </w:r>
      </w:del>
      <w:ins w:id="1" w:author="Charlotte Devitre" w:date="2024-07-24T10:40:00Z" w16du:dateUtc="2024-07-24T17:40:00Z">
        <w:r w:rsidR="004F2B3A">
          <w:rPr>
            <w:rFonts w:ascii="Times New Roman" w:hAnsi="Times New Roman" w:cs="Times New Roman"/>
            <w:b/>
            <w:sz w:val="32"/>
            <w:lang w:val="en-GB"/>
          </w:rPr>
          <w:t xml:space="preserve"> inclusion</w:t>
        </w:r>
      </w:ins>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6EA54EF1">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233CCD86">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6D063C1B">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39117019">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21F46D4A">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65D11A8D">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3DFE74BC">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4CFDC1BE">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27F11D94"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7-26T12:07:00Z" w16du:dateUtc="2024-07-26T19:07:00Z">
        <w:r w:rsidR="00BE014B">
          <w:rPr>
            <w:rFonts w:ascii="Times New Roman" w:hAnsi="Times New Roman" w:cs="Times New Roman"/>
            <w:b/>
            <w:color w:val="000000"/>
            <w:sz w:val="24"/>
          </w:rPr>
          <w:t xml:space="preserve"> </w:t>
        </w:r>
        <w:r w:rsidR="00BE014B" w:rsidRPr="00BE014B">
          <w:rPr>
            <w:rFonts w:ascii="Times New Roman" w:hAnsi="Times New Roman" w:cs="Times New Roman"/>
            <w:b/>
            <w:color w:val="000000"/>
            <w:sz w:val="24"/>
            <w:highlight w:val="yellow"/>
            <w:rPrChange w:id="3" w:author="Charlotte Devitre" w:date="2024-07-26T12:08:00Z" w16du:dateUtc="2024-07-26T19:08:00Z">
              <w:rPr>
                <w:rFonts w:ascii="Times New Roman" w:hAnsi="Times New Roman" w:cs="Times New Roman"/>
                <w:b/>
                <w:color w:val="000000"/>
                <w:sz w:val="24"/>
              </w:rPr>
            </w:rPrChange>
          </w:rPr>
          <w:t>(now max 500, prefer 200-300)</w:t>
        </w:r>
      </w:ins>
    </w:p>
    <w:p w14:paraId="0D1EDFC9" w14:textId="3648E781"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4" w:name="_Hlk164077167"/>
      <w:r w:rsidRPr="00B90F91">
        <w:rPr>
          <w:rFonts w:ascii="Times New Roman" w:hAnsi="Times New Roman" w:cs="Times New Roman"/>
          <w:color w:val="000000"/>
          <w:sz w:val="24"/>
          <w:lang w:val="en-GB"/>
        </w:rPr>
        <w:t>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w:t>
      </w:r>
      <w:ins w:id="5" w:author="Charlotte Devitre" w:date="2024-07-25T13:26:00Z" w16du:dateUtc="2024-07-25T20:26:00Z">
        <w:r w:rsidR="00521385">
          <w:rPr>
            <w:rFonts w:ascii="Times New Roman" w:hAnsi="Times New Roman" w:cs="Times New Roman"/>
            <w:color w:val="000000"/>
            <w:sz w:val="24"/>
            <w:lang w:val="en-GB"/>
          </w:rPr>
          <w:t xml:space="preserve"> via petrological monitoring methods</w:t>
        </w:r>
      </w:ins>
      <w:r w:rsidRPr="00B90F91">
        <w:rPr>
          <w:rFonts w:ascii="Times New Roman" w:hAnsi="Times New Roman" w:cs="Times New Roman"/>
          <w:color w:val="000000"/>
          <w:sz w:val="24"/>
          <w:lang w:val="en-GB"/>
        </w:rPr>
        <w:t xml:space="preserve"> on timescales relevant to eruption response. </w:t>
      </w:r>
      <w:ins w:id="6" w:author="Charlotte Devitre" w:date="2024-07-26T11:04:00Z" w16du:dateUtc="2024-07-26T18:04:00Z">
        <w:r w:rsidR="00D32207">
          <w:rPr>
            <w:rFonts w:ascii="Times New Roman" w:hAnsi="Times New Roman" w:cs="Times New Roman"/>
            <w:color w:val="000000"/>
            <w:sz w:val="24"/>
            <w:lang w:val="en-GB"/>
          </w:rPr>
          <w:t xml:space="preserve">Fluid inclusion barometry </w:t>
        </w:r>
      </w:ins>
      <w:ins w:id="7" w:author="Charlotte Devitre" w:date="2024-07-26T14:40:00Z" w16du:dateUtc="2024-07-26T21:40:00Z">
        <w:r w:rsidR="005B0ABA">
          <w:rPr>
            <w:rFonts w:ascii="Times New Roman" w:hAnsi="Times New Roman" w:cs="Times New Roman"/>
            <w:color w:val="000000"/>
            <w:sz w:val="24"/>
            <w:lang w:val="en-GB"/>
          </w:rPr>
          <w:t xml:space="preserve">(using micro-thermometry or Raman spectroscopy) </w:t>
        </w:r>
      </w:ins>
      <w:ins w:id="8" w:author="Charlotte Devitre" w:date="2024-07-26T11:04:00Z" w16du:dateUtc="2024-07-26T18:04:00Z">
        <w:r w:rsidR="00D32207">
          <w:rPr>
            <w:rFonts w:ascii="Times New Roman" w:hAnsi="Times New Roman" w:cs="Times New Roman"/>
            <w:color w:val="000000"/>
            <w:sz w:val="24"/>
            <w:lang w:val="en-GB"/>
          </w:rPr>
          <w:t xml:space="preserve">is a well-established </w:t>
        </w:r>
      </w:ins>
      <w:ins w:id="9" w:author="Charlotte Devitre" w:date="2024-07-26T11:06:00Z" w16du:dateUtc="2024-07-26T18:06:00Z">
        <w:r w:rsidR="00D32207">
          <w:rPr>
            <w:rFonts w:ascii="Times New Roman" w:hAnsi="Times New Roman" w:cs="Times New Roman"/>
            <w:color w:val="000000"/>
            <w:sz w:val="24"/>
            <w:lang w:val="en-GB"/>
          </w:rPr>
          <w:t xml:space="preserve">petrological </w:t>
        </w:r>
      </w:ins>
      <w:ins w:id="10" w:author="Charlotte Devitre" w:date="2024-07-26T11:04:00Z" w16du:dateUtc="2024-07-26T18:04:00Z">
        <w:r w:rsidR="00D32207">
          <w:rPr>
            <w:rFonts w:ascii="Times New Roman" w:hAnsi="Times New Roman" w:cs="Times New Roman"/>
            <w:color w:val="000000"/>
            <w:sz w:val="24"/>
            <w:lang w:val="en-GB"/>
          </w:rPr>
          <w:t>method</w:t>
        </w:r>
      </w:ins>
      <w:ins w:id="11" w:author="Charlotte Devitre" w:date="2024-07-26T11:05:00Z" w16du:dateUtc="2024-07-26T18:05:00Z">
        <w:r w:rsidR="00D32207">
          <w:rPr>
            <w:rFonts w:ascii="Times New Roman" w:hAnsi="Times New Roman" w:cs="Times New Roman"/>
            <w:color w:val="000000"/>
            <w:sz w:val="24"/>
            <w:lang w:val="en-GB"/>
          </w:rPr>
          <w:t xml:space="preserve"> to estimate magma storage depths and </w:t>
        </w:r>
      </w:ins>
      <w:ins w:id="12" w:author="Charlotte Devitre" w:date="2024-07-26T14:39:00Z" w16du:dateUtc="2024-07-26T21:39:00Z">
        <w:r w:rsidR="005B0ABA">
          <w:rPr>
            <w:rFonts w:ascii="Times New Roman" w:hAnsi="Times New Roman" w:cs="Times New Roman"/>
            <w:color w:val="000000"/>
            <w:sz w:val="24"/>
            <w:lang w:val="en-GB"/>
          </w:rPr>
          <w:t>has been</w:t>
        </w:r>
      </w:ins>
      <w:ins w:id="13" w:author="Charlotte Devitre" w:date="2024-07-26T11:06:00Z" w16du:dateUtc="2024-07-26T18:06:00Z">
        <w:r w:rsidR="00D32207">
          <w:rPr>
            <w:rFonts w:ascii="Times New Roman" w:hAnsi="Times New Roman" w:cs="Times New Roman"/>
            <w:color w:val="000000"/>
            <w:sz w:val="24"/>
            <w:lang w:val="en-GB"/>
          </w:rPr>
          <w:t xml:space="preserve"> </w:t>
        </w:r>
      </w:ins>
      <w:ins w:id="14" w:author="Charlotte Devitre" w:date="2024-07-26T14:40:00Z" w16du:dateUtc="2024-07-26T21:40:00Z">
        <w:r w:rsidR="005B0ABA">
          <w:rPr>
            <w:rFonts w:ascii="Times New Roman" w:hAnsi="Times New Roman" w:cs="Times New Roman"/>
            <w:color w:val="000000"/>
            <w:sz w:val="24"/>
            <w:lang w:val="en-GB"/>
          </w:rPr>
          <w:t>proposed</w:t>
        </w:r>
      </w:ins>
      <w:ins w:id="15" w:author="Charlotte Devitre" w:date="2024-07-26T11:06:00Z" w16du:dateUtc="2024-07-26T18:06:00Z">
        <w:r w:rsidR="00D32207">
          <w:rPr>
            <w:rFonts w:ascii="Times New Roman" w:hAnsi="Times New Roman" w:cs="Times New Roman"/>
            <w:color w:val="000000"/>
            <w:sz w:val="24"/>
            <w:lang w:val="en-GB"/>
          </w:rPr>
          <w:t xml:space="preserve"> to have potential as a monitoring </w:t>
        </w:r>
      </w:ins>
      <w:ins w:id="16" w:author="Charlotte Devitre" w:date="2024-07-26T11:07:00Z" w16du:dateUtc="2024-07-26T18:07:00Z">
        <w:r w:rsidR="00D32207">
          <w:rPr>
            <w:rFonts w:ascii="Times New Roman" w:hAnsi="Times New Roman" w:cs="Times New Roman"/>
            <w:color w:val="000000"/>
            <w:sz w:val="24"/>
            <w:lang w:val="en-GB"/>
          </w:rPr>
          <w:t>tool</w:t>
        </w:r>
      </w:ins>
      <w:ins w:id="17" w:author="Charlotte Devitre" w:date="2024-07-26T11:06:00Z" w16du:dateUtc="2024-07-26T18:06:00Z">
        <w:r w:rsidR="00D32207">
          <w:rPr>
            <w:rFonts w:ascii="Times New Roman" w:hAnsi="Times New Roman" w:cs="Times New Roman"/>
            <w:color w:val="000000"/>
            <w:sz w:val="24"/>
            <w:lang w:val="en-GB"/>
          </w:rPr>
          <w:t xml:space="preserve"> though this has not been formally demonstrated.</w:t>
        </w:r>
      </w:ins>
      <w:ins w:id="18" w:author="Charlotte Devitre" w:date="2024-07-26T14:42:00Z" w16du:dateUtc="2024-07-26T21:42:00Z">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To address this deficiency, we performed a </w:t>
      </w:r>
      <w:ins w:id="19" w:author="Charlotte Devitre" w:date="2024-07-26T11:07:00Z" w16du:dateUtc="2024-07-26T18:07:00Z">
        <w:r w:rsidR="00D32207">
          <w:rPr>
            <w:rFonts w:ascii="Times New Roman" w:hAnsi="Times New Roman" w:cs="Times New Roman"/>
            <w:color w:val="000000"/>
            <w:sz w:val="24"/>
            <w:lang w:val="en-GB"/>
          </w:rPr>
          <w:t xml:space="preserve">near-real-time </w:t>
        </w:r>
      </w:ins>
      <w:r w:rsidRPr="00B90F91">
        <w:rPr>
          <w:rFonts w:ascii="Times New Roman" w:hAnsi="Times New Roman" w:cs="Times New Roman"/>
          <w:color w:val="000000"/>
          <w:sz w:val="24"/>
          <w:lang w:val="en-GB"/>
        </w:rPr>
        <w:t>rapid-response simulation for the September 2023 eruption of Kīlauea. We show that Raman-based fluid</w:t>
      </w:r>
      <w:del w:id="20"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21"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barometry can robustly determine reservoir depths within a day of receiving samples - a transformative timescale </w:t>
      </w:r>
      <w:del w:id="22" w:author="Charlotte Devitre" w:date="2024-07-26T11:08:00Z" w16du:dateUtc="2024-07-26T18:08:00Z">
        <w:r w:rsidRPr="00B90F91" w:rsidDel="00D32207">
          <w:rPr>
            <w:rFonts w:ascii="Times New Roman" w:hAnsi="Times New Roman" w:cs="Times New Roman"/>
            <w:color w:val="000000"/>
            <w:sz w:val="24"/>
            <w:lang w:val="en-GB"/>
          </w:rPr>
          <w:delText>for decision</w:delText>
        </w:r>
      </w:del>
      <w:del w:id="23" w:author="Charlotte Devitre" w:date="2024-07-24T10:43:00Z" w16du:dateUtc="2024-07-24T17:43:00Z">
        <w:r w:rsidRPr="00B90F91" w:rsidDel="004F2B3A">
          <w:rPr>
            <w:rFonts w:ascii="Times New Roman" w:hAnsi="Times New Roman" w:cs="Times New Roman"/>
            <w:color w:val="000000"/>
            <w:sz w:val="24"/>
            <w:lang w:val="en-GB"/>
          </w:rPr>
          <w:delText xml:space="preserve"> </w:delText>
        </w:r>
      </w:del>
      <w:del w:id="24" w:author="Charlotte Devitre" w:date="2024-07-26T11:08:00Z" w16du:dateUtc="2024-07-26T18:08:00Z">
        <w:r w:rsidRPr="00B90F91" w:rsidDel="00D32207">
          <w:rPr>
            <w:rFonts w:ascii="Times New Roman" w:hAnsi="Times New Roman" w:cs="Times New Roman"/>
            <w:color w:val="000000"/>
            <w:sz w:val="24"/>
            <w:lang w:val="en-GB"/>
          </w:rPr>
          <w:delText xml:space="preserve">making </w:delText>
        </w:r>
      </w:del>
      <w:r w:rsidRPr="00B90F91">
        <w:rPr>
          <w:rFonts w:ascii="Times New Roman" w:hAnsi="Times New Roman" w:cs="Times New Roman"/>
          <w:color w:val="000000"/>
          <w:sz w:val="24"/>
          <w:lang w:val="en-GB"/>
        </w:rPr>
        <w:t xml:space="preserve">that has not previously been achieved by petrological methods. </w:t>
      </w:r>
      <w:ins w:id="25" w:author="Charlotte Devitre" w:date="2024-07-26T11:38:00Z" w16du:dateUtc="2024-07-26T18:38:00Z">
        <w:r w:rsidR="004D4478">
          <w:rPr>
            <w:rFonts w:ascii="Times New Roman" w:hAnsi="Times New Roman" w:cs="Times New Roman"/>
            <w:color w:val="000000"/>
            <w:sz w:val="24"/>
            <w:lang w:val="en-GB"/>
          </w:rPr>
          <w:t xml:space="preserve">Fluid inclusion barometry has traditionally been limited to </w:t>
        </w:r>
      </w:ins>
      <w:ins w:id="26" w:author="Charlotte Devitre" w:date="2024-07-26T13:49:00Z" w16du:dateUtc="2024-07-26T20:49:00Z">
        <w:r w:rsidR="00A444A5">
          <w:rPr>
            <w:rFonts w:ascii="Times New Roman" w:hAnsi="Times New Roman" w:cs="Times New Roman"/>
            <w:color w:val="000000"/>
            <w:sz w:val="24"/>
            <w:lang w:val="en-GB"/>
          </w:rPr>
          <w:t xml:space="preserve">relatively </w:t>
        </w:r>
      </w:ins>
      <w:ins w:id="27" w:author="Charlotte Devitre" w:date="2024-07-26T11:38:00Z" w16du:dateUtc="2024-07-26T18:38:00Z">
        <w:r w:rsidR="004D4478">
          <w:rPr>
            <w:rFonts w:ascii="Times New Roman" w:hAnsi="Times New Roman" w:cs="Times New Roman"/>
            <w:color w:val="000000"/>
            <w:sz w:val="24"/>
            <w:lang w:val="en-GB"/>
          </w:rPr>
          <w:t>deeply stored</w:t>
        </w:r>
      </w:ins>
      <w:ins w:id="28" w:author="Charlotte Devitre" w:date="2024-07-26T11:55:00Z" w16du:dateUtc="2024-07-26T18:55:00Z">
        <w:r w:rsidR="005A6499">
          <w:rPr>
            <w:rFonts w:ascii="Times New Roman" w:hAnsi="Times New Roman" w:cs="Times New Roman"/>
            <w:color w:val="000000"/>
            <w:sz w:val="24"/>
            <w:lang w:val="en-GB"/>
          </w:rPr>
          <w:t xml:space="preserve"> systems</w:t>
        </w:r>
      </w:ins>
      <w:ins w:id="29" w:author="Charlotte Devitre" w:date="2024-07-26T11:42:00Z" w16du:dateUtc="2024-07-26T18:42:00Z">
        <w:r w:rsidR="004D4478">
          <w:rPr>
            <w:rFonts w:ascii="Times New Roman" w:hAnsi="Times New Roman" w:cs="Times New Roman"/>
            <w:color w:val="000000"/>
            <w:sz w:val="24"/>
            <w:lang w:val="en-GB"/>
          </w:rPr>
          <w:t xml:space="preserve"> (e.g., </w:t>
        </w:r>
      </w:ins>
      <w:ins w:id="30" w:author="Charlotte Devitre" w:date="2024-07-26T11:49:00Z" w16du:dateUtc="2024-07-26T18:49:00Z">
        <w:r w:rsidR="005A6499">
          <w:rPr>
            <w:rFonts w:ascii="Times New Roman" w:hAnsi="Times New Roman" w:cs="Times New Roman"/>
            <w:color w:val="000000"/>
            <w:sz w:val="24"/>
            <w:lang w:val="en-GB"/>
          </w:rPr>
          <w:t xml:space="preserve">two-phase </w:t>
        </w:r>
      </w:ins>
      <w:ins w:id="31" w:author="Charlotte Devitre" w:date="2024-07-26T11:50:00Z" w16du:dateUtc="2024-07-26T18:50:00Z">
        <w:r w:rsidR="005A6499">
          <w:rPr>
            <w:rFonts w:ascii="Times New Roman" w:hAnsi="Times New Roman" w:cs="Times New Roman"/>
            <w:color w:val="000000"/>
            <w:sz w:val="24"/>
            <w:lang w:val="en-GB"/>
          </w:rPr>
          <w:t>CO</w:t>
        </w:r>
        <w:r w:rsidR="005A6499" w:rsidRPr="005A6499">
          <w:rPr>
            <w:rFonts w:ascii="Times New Roman" w:hAnsi="Times New Roman" w:cs="Times New Roman"/>
            <w:color w:val="000000"/>
            <w:sz w:val="24"/>
            <w:vertAlign w:val="subscript"/>
            <w:lang w:val="en-GB"/>
            <w:rPrChange w:id="32" w:author="Charlotte Devitre" w:date="2024-07-26T11:50:00Z" w16du:dateUtc="2024-07-26T18:50:00Z">
              <w:rPr>
                <w:rFonts w:ascii="Times New Roman" w:hAnsi="Times New Roman" w:cs="Times New Roman"/>
                <w:color w:val="000000"/>
                <w:sz w:val="24"/>
                <w:lang w:val="en-GB"/>
              </w:rPr>
            </w:rPrChange>
          </w:rPr>
          <w:t>2</w:t>
        </w:r>
        <w:r w:rsidR="005A6499">
          <w:rPr>
            <w:rFonts w:ascii="Times New Roman" w:hAnsi="Times New Roman" w:cs="Times New Roman"/>
            <w:color w:val="000000"/>
            <w:sz w:val="24"/>
            <w:lang w:val="en-GB"/>
          </w:rPr>
          <w:t xml:space="preserve"> </w:t>
        </w:r>
      </w:ins>
      <w:ins w:id="33" w:author="Charlotte Devitre" w:date="2024-07-26T11:49:00Z" w16du:dateUtc="2024-07-26T18:49:00Z">
        <w:r w:rsidR="005A6499">
          <w:rPr>
            <w:rFonts w:ascii="Times New Roman" w:hAnsi="Times New Roman" w:cs="Times New Roman"/>
            <w:color w:val="000000"/>
            <w:sz w:val="24"/>
            <w:lang w:val="en-GB"/>
          </w:rPr>
          <w:t xml:space="preserve">fluid inclusions </w:t>
        </w:r>
      </w:ins>
      <w:ins w:id="34" w:author="Charlotte Devitre" w:date="2024-07-26T11:55:00Z" w16du:dateUtc="2024-07-26T18:55:00Z">
        <w:r w:rsidR="005A6499">
          <w:rPr>
            <w:rFonts w:ascii="Times New Roman" w:hAnsi="Times New Roman" w:cs="Times New Roman"/>
            <w:color w:val="000000"/>
            <w:sz w:val="24"/>
            <w:lang w:val="en-GB"/>
          </w:rPr>
          <w:t>stored at &gt;7 km</w:t>
        </w:r>
      </w:ins>
      <w:ins w:id="35" w:author="Charlotte Devitre" w:date="2024-07-26T11:53:00Z" w16du:dateUtc="2024-07-26T18:53:00Z">
        <w:r w:rsidR="005A6499">
          <w:rPr>
            <w:rFonts w:ascii="Times New Roman" w:hAnsi="Times New Roman" w:cs="Times New Roman"/>
            <w:color w:val="000000"/>
            <w:sz w:val="24"/>
            <w:lang w:val="en-GB"/>
          </w:rPr>
          <w:t>)</w:t>
        </w:r>
      </w:ins>
      <w:ins w:id="36" w:author="Charlotte Devitre" w:date="2024-07-26T11:54:00Z" w16du:dateUtc="2024-07-26T18:54:00Z">
        <w:r w:rsidR="005A6499">
          <w:rPr>
            <w:rFonts w:ascii="Times New Roman" w:hAnsi="Times New Roman" w:cs="Times New Roman"/>
            <w:color w:val="000000"/>
            <w:sz w:val="24"/>
            <w:lang w:val="en-GB"/>
          </w:rPr>
          <w:t xml:space="preserve"> systems </w:t>
        </w:r>
      </w:ins>
      <w:ins w:id="37" w:author="Charlotte Devitre" w:date="2024-07-26T11:38:00Z" w16du:dateUtc="2024-07-26T18:38:00Z">
        <w:r w:rsidR="004D4478">
          <w:rPr>
            <w:rFonts w:ascii="Times New Roman" w:hAnsi="Times New Roman" w:cs="Times New Roman"/>
            <w:color w:val="000000"/>
            <w:sz w:val="24"/>
            <w:lang w:val="en-GB"/>
          </w:rPr>
          <w:t xml:space="preserve">where </w:t>
        </w:r>
      </w:ins>
      <w:ins w:id="38" w:author="Charlotte Devitre" w:date="2024-07-26T12:03:00Z" w16du:dateUtc="2024-07-26T19:03:00Z">
        <w:r w:rsidR="00BE014B">
          <w:rPr>
            <w:rFonts w:ascii="Times New Roman" w:hAnsi="Times New Roman" w:cs="Times New Roman"/>
            <w:color w:val="000000"/>
            <w:sz w:val="24"/>
            <w:lang w:val="en-GB"/>
          </w:rPr>
          <w:t>fraction of H</w:t>
        </w:r>
        <w:r w:rsidR="00BE014B" w:rsidRPr="00B13090">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O in the </w:t>
        </w:r>
      </w:ins>
      <w:ins w:id="39" w:author="Charlotte Devitre" w:date="2024-07-26T11:39:00Z" w16du:dateUtc="2024-07-26T18:39:00Z">
        <w:r w:rsidR="004D4478">
          <w:rPr>
            <w:rFonts w:ascii="Times New Roman" w:hAnsi="Times New Roman" w:cs="Times New Roman"/>
            <w:color w:val="000000"/>
            <w:sz w:val="24"/>
            <w:lang w:val="en-GB"/>
          </w:rPr>
          <w:t>exsolved fluid</w:t>
        </w:r>
      </w:ins>
      <w:ins w:id="40" w:author="Charlotte Devitre" w:date="2024-07-26T12:04:00Z" w16du:dateUtc="2024-07-26T19:04:00Z">
        <w:r w:rsidR="00BE014B">
          <w:rPr>
            <w:rFonts w:ascii="Times New Roman" w:hAnsi="Times New Roman" w:cs="Times New Roman"/>
            <w:color w:val="000000"/>
            <w:sz w:val="24"/>
            <w:lang w:val="en-GB"/>
          </w:rPr>
          <w:t xml:space="preserve"> (XH</w:t>
        </w:r>
        <w:r w:rsidR="00BE014B" w:rsidRPr="00BE014B">
          <w:rPr>
            <w:rFonts w:ascii="Times New Roman" w:hAnsi="Times New Roman" w:cs="Times New Roman"/>
            <w:color w:val="000000"/>
            <w:sz w:val="24"/>
            <w:vertAlign w:val="subscript"/>
            <w:lang w:val="en-GB"/>
            <w:rPrChange w:id="41" w:author="Charlotte Devitre" w:date="2024-07-26T12:04:00Z" w16du:dateUtc="2024-07-26T19:04:00Z">
              <w:rPr>
                <w:rFonts w:ascii="Times New Roman" w:hAnsi="Times New Roman" w:cs="Times New Roman"/>
                <w:color w:val="000000"/>
                <w:sz w:val="24"/>
                <w:lang w:val="en-GB"/>
              </w:rPr>
            </w:rPrChange>
          </w:rPr>
          <w:t>2</w:t>
        </w:r>
        <w:r w:rsidR="00BE014B">
          <w:rPr>
            <w:rFonts w:ascii="Times New Roman" w:hAnsi="Times New Roman" w:cs="Times New Roman"/>
            <w:color w:val="000000"/>
            <w:sz w:val="24"/>
            <w:lang w:val="en-GB"/>
          </w:rPr>
          <w:t>O)</w:t>
        </w:r>
      </w:ins>
      <w:ins w:id="42" w:author="Charlotte Devitre" w:date="2024-07-26T11:39:00Z" w16du:dateUtc="2024-07-26T18:39:00Z">
        <w:r w:rsidR="004D4478">
          <w:rPr>
            <w:rFonts w:ascii="Times New Roman" w:hAnsi="Times New Roman" w:cs="Times New Roman"/>
            <w:color w:val="000000"/>
            <w:sz w:val="24"/>
            <w:lang w:val="en-GB"/>
          </w:rPr>
          <w:t xml:space="preserve"> </w:t>
        </w:r>
      </w:ins>
      <w:ins w:id="43" w:author="Charlotte Devitre" w:date="2024-07-26T12:04:00Z" w16du:dateUtc="2024-07-26T19:04:00Z">
        <w:r w:rsidR="00BE014B">
          <w:rPr>
            <w:rFonts w:ascii="Times New Roman" w:hAnsi="Times New Roman" w:cs="Times New Roman"/>
            <w:color w:val="000000"/>
            <w:sz w:val="24"/>
            <w:lang w:val="en-GB"/>
          </w:rPr>
          <w:t xml:space="preserve">can be safely assumed </w:t>
        </w:r>
      </w:ins>
      <w:ins w:id="44" w:author="Charlotte Devitre" w:date="2024-07-26T12:05:00Z" w16du:dateUtc="2024-07-26T19:05:00Z">
        <w:r w:rsidR="00BE014B">
          <w:rPr>
            <w:rFonts w:ascii="Times New Roman" w:hAnsi="Times New Roman" w:cs="Times New Roman"/>
            <w:color w:val="000000"/>
            <w:sz w:val="24"/>
            <w:lang w:val="en-GB"/>
          </w:rPr>
          <w:t>at</w:t>
        </w:r>
      </w:ins>
      <w:ins w:id="45" w:author="Charlotte Devitre" w:date="2024-07-26T13:50:00Z" w16du:dateUtc="2024-07-26T20:50:00Z">
        <w:r w:rsidR="00A444A5">
          <w:rPr>
            <w:rFonts w:ascii="Times New Roman" w:hAnsi="Times New Roman" w:cs="Times New Roman"/>
            <w:color w:val="000000"/>
            <w:sz w:val="24"/>
            <w:lang w:val="en-GB"/>
          </w:rPr>
          <w:t xml:space="preserve"> a maximum of </w:t>
        </w:r>
      </w:ins>
      <w:ins w:id="46" w:author="Charlotte Devitre" w:date="2024-07-26T11:39:00Z" w16du:dateUtc="2024-07-26T18:39:00Z">
        <w:r w:rsidR="004D4478">
          <w:rPr>
            <w:rFonts w:ascii="Times New Roman" w:hAnsi="Times New Roman" w:cs="Times New Roman"/>
            <w:color w:val="000000"/>
            <w:sz w:val="24"/>
            <w:lang w:val="en-GB"/>
          </w:rPr>
          <w:t xml:space="preserve">10 mol% </w:t>
        </w:r>
      </w:ins>
      <w:ins w:id="47" w:author="Charlotte Devitre" w:date="2024-07-26T11:40:00Z" w16du:dateUtc="2024-07-26T18:40:00Z">
        <w:r w:rsidR="004D4478">
          <w:rPr>
            <w:rFonts w:ascii="Times New Roman" w:hAnsi="Times New Roman" w:cs="Times New Roman"/>
            <w:color w:val="000000"/>
            <w:sz w:val="24"/>
            <w:lang w:val="en-GB"/>
          </w:rPr>
          <w:t xml:space="preserve">and </w:t>
        </w:r>
      </w:ins>
      <w:ins w:id="48" w:author="Charlotte Devitre" w:date="2024-07-26T11:55:00Z" w16du:dateUtc="2024-07-26T18:55:00Z">
        <w:r w:rsidR="005A6499">
          <w:rPr>
            <w:rFonts w:ascii="Times New Roman" w:hAnsi="Times New Roman" w:cs="Times New Roman"/>
            <w:color w:val="000000"/>
            <w:sz w:val="24"/>
            <w:lang w:val="en-GB"/>
          </w:rPr>
          <w:t>micro</w:t>
        </w:r>
      </w:ins>
      <w:ins w:id="49" w:author="Charlotte Devitre" w:date="2024-07-26T11:56:00Z" w16du:dateUtc="2024-07-26T18:56:00Z">
        <w:r w:rsidR="005A6499">
          <w:rPr>
            <w:rFonts w:ascii="Times New Roman" w:hAnsi="Times New Roman" w:cs="Times New Roman"/>
            <w:color w:val="000000"/>
            <w:sz w:val="24"/>
            <w:lang w:val="en-GB"/>
          </w:rPr>
          <w:t>-</w:t>
        </w:r>
      </w:ins>
      <w:ins w:id="50" w:author="Charlotte Devitre" w:date="2024-07-26T11:55:00Z" w16du:dateUtc="2024-07-26T18:55:00Z">
        <w:r w:rsidR="005A6499">
          <w:rPr>
            <w:rFonts w:ascii="Times New Roman" w:hAnsi="Times New Roman" w:cs="Times New Roman"/>
            <w:color w:val="000000"/>
            <w:sz w:val="24"/>
            <w:lang w:val="en-GB"/>
          </w:rPr>
          <w:t xml:space="preserve">thermometric </w:t>
        </w:r>
      </w:ins>
      <w:ins w:id="51" w:author="Charlotte Devitre" w:date="2024-07-26T11:40:00Z" w16du:dateUtc="2024-07-26T18:40:00Z">
        <w:r w:rsidR="004D4478">
          <w:rPr>
            <w:rFonts w:ascii="Times New Roman" w:hAnsi="Times New Roman" w:cs="Times New Roman"/>
            <w:color w:val="000000"/>
            <w:sz w:val="24"/>
            <w:lang w:val="en-GB"/>
          </w:rPr>
          <w:t xml:space="preserve">measurements of </w:t>
        </w:r>
      </w:ins>
      <w:ins w:id="52" w:author="Charlotte Devitre" w:date="2024-07-26T11:41:00Z" w16du:dateUtc="2024-07-26T18:41:00Z">
        <w:r w:rsidR="004D4478">
          <w:rPr>
            <w:rFonts w:ascii="Times New Roman" w:hAnsi="Times New Roman" w:cs="Times New Roman"/>
            <w:color w:val="000000"/>
            <w:sz w:val="24"/>
            <w:lang w:val="en-GB"/>
          </w:rPr>
          <w:t>CO</w:t>
        </w:r>
        <w:r w:rsidR="004D4478" w:rsidRPr="005A6499">
          <w:rPr>
            <w:rFonts w:ascii="Times New Roman" w:hAnsi="Times New Roman" w:cs="Times New Roman"/>
            <w:color w:val="000000"/>
            <w:sz w:val="24"/>
            <w:vertAlign w:val="subscript"/>
            <w:lang w:val="en-GB"/>
            <w:rPrChange w:id="53" w:author="Charlotte Devitre" w:date="2024-07-26T11:54:00Z" w16du:dateUtc="2024-07-26T18:54:00Z">
              <w:rPr>
                <w:rFonts w:ascii="Times New Roman" w:hAnsi="Times New Roman" w:cs="Times New Roman"/>
                <w:color w:val="000000"/>
                <w:sz w:val="24"/>
                <w:lang w:val="en-GB"/>
              </w:rPr>
            </w:rPrChange>
          </w:rPr>
          <w:t xml:space="preserve">2 </w:t>
        </w:r>
        <w:r w:rsidR="004D4478">
          <w:rPr>
            <w:rFonts w:ascii="Times New Roman" w:hAnsi="Times New Roman" w:cs="Times New Roman"/>
            <w:color w:val="000000"/>
            <w:sz w:val="24"/>
            <w:lang w:val="en-GB"/>
          </w:rPr>
          <w:t>density</w:t>
        </w:r>
      </w:ins>
      <w:ins w:id="54" w:author="Charlotte Devitre" w:date="2024-07-26T11:54:00Z" w16du:dateUtc="2024-07-26T18:54:00Z">
        <w:r w:rsidR="005A6499">
          <w:rPr>
            <w:rFonts w:ascii="Times New Roman" w:hAnsi="Times New Roman" w:cs="Times New Roman"/>
            <w:color w:val="000000"/>
            <w:sz w:val="24"/>
            <w:lang w:val="en-GB"/>
          </w:rPr>
          <w:t xml:space="preserve"> </w:t>
        </w:r>
      </w:ins>
      <w:ins w:id="55" w:author="Charlotte Devitre" w:date="2024-07-26T11:41:00Z" w16du:dateUtc="2024-07-26T18:41:00Z">
        <w:r w:rsidR="004D4478">
          <w:rPr>
            <w:rFonts w:ascii="Times New Roman" w:hAnsi="Times New Roman" w:cs="Times New Roman"/>
            <w:color w:val="000000"/>
            <w:sz w:val="24"/>
            <w:lang w:val="en-GB"/>
          </w:rPr>
          <w:t>are easy</w:t>
        </w:r>
      </w:ins>
      <w:ins w:id="56" w:author="Charlotte Devitre" w:date="2024-07-26T12:05:00Z" w16du:dateUtc="2024-07-26T19:05:00Z">
        <w:r w:rsidR="00BE014B">
          <w:rPr>
            <w:rFonts w:ascii="Times New Roman" w:hAnsi="Times New Roman" w:cs="Times New Roman"/>
            <w:color w:val="000000"/>
            <w:sz w:val="24"/>
            <w:lang w:val="en-GB"/>
          </w:rPr>
          <w:t xml:space="preserve"> and accurate</w:t>
        </w:r>
      </w:ins>
      <w:ins w:id="57" w:author="Charlotte Devitre" w:date="2024-07-26T11:41:00Z" w16du:dateUtc="2024-07-26T18:41:00Z">
        <w:r w:rsidR="004D4478">
          <w:rPr>
            <w:rFonts w:ascii="Times New Roman" w:hAnsi="Times New Roman" w:cs="Times New Roman"/>
            <w:color w:val="000000"/>
            <w:sz w:val="24"/>
            <w:lang w:val="en-GB"/>
          </w:rPr>
          <w:t xml:space="preserve"> (&gt;</w:t>
        </w:r>
      </w:ins>
      <w:ins w:id="58" w:author="Charlotte Devitre" w:date="2024-07-26T11:54:00Z" w16du:dateUtc="2024-07-26T18:54:00Z">
        <w:r w:rsidR="005A6499">
          <w:rPr>
            <w:rFonts w:ascii="Times New Roman" w:hAnsi="Times New Roman" w:cs="Times New Roman"/>
            <w:color w:val="000000"/>
            <w:sz w:val="24"/>
            <w:lang w:val="en-GB"/>
          </w:rPr>
          <w:t xml:space="preserve">~ </w:t>
        </w:r>
      </w:ins>
      <w:ins w:id="59" w:author="Charlotte Devitre" w:date="2024-07-26T11:41:00Z" w16du:dateUtc="2024-07-26T18:41:00Z">
        <w:r w:rsidR="004D4478">
          <w:rPr>
            <w:rFonts w:ascii="Times New Roman" w:hAnsi="Times New Roman" w:cs="Times New Roman"/>
            <w:color w:val="000000"/>
            <w:sz w:val="24"/>
            <w:lang w:val="en-GB"/>
          </w:rPr>
          <w:t>0.</w:t>
        </w:r>
      </w:ins>
      <w:ins w:id="60" w:author="Charlotte Devitre" w:date="2024-07-26T11:54:00Z" w16du:dateUtc="2024-07-26T18:54:00Z">
        <w:r w:rsidR="005A6499">
          <w:rPr>
            <w:rFonts w:ascii="Times New Roman" w:hAnsi="Times New Roman" w:cs="Times New Roman"/>
            <w:color w:val="000000"/>
            <w:sz w:val="24"/>
            <w:lang w:val="en-GB"/>
          </w:rPr>
          <w:t>4</w:t>
        </w:r>
      </w:ins>
      <w:ins w:id="61" w:author="Charlotte Devitre" w:date="2024-07-26T11:41:00Z" w16du:dateUtc="2024-07-26T18:41:00Z">
        <w:r w:rsidR="004D4478">
          <w:rPr>
            <w:rFonts w:ascii="Times New Roman" w:hAnsi="Times New Roman" w:cs="Times New Roman"/>
            <w:color w:val="000000"/>
            <w:sz w:val="24"/>
            <w:lang w:val="en-GB"/>
          </w:rPr>
          <w:t xml:space="preserve"> g/cm</w:t>
        </w:r>
        <w:r w:rsidR="004D4478" w:rsidRPr="005A6499">
          <w:rPr>
            <w:rFonts w:ascii="Times New Roman" w:hAnsi="Times New Roman" w:cs="Times New Roman"/>
            <w:color w:val="000000"/>
            <w:sz w:val="24"/>
            <w:vertAlign w:val="superscript"/>
            <w:lang w:val="en-GB"/>
            <w:rPrChange w:id="62" w:author="Charlotte Devitre" w:date="2024-07-26T11:54:00Z" w16du:dateUtc="2024-07-26T18:54:00Z">
              <w:rPr>
                <w:rFonts w:ascii="Times New Roman" w:hAnsi="Times New Roman" w:cs="Times New Roman"/>
                <w:color w:val="000000"/>
                <w:sz w:val="24"/>
                <w:lang w:val="en-GB"/>
              </w:rPr>
            </w:rPrChange>
          </w:rPr>
          <w:t>3</w:t>
        </w:r>
        <w:r w:rsidR="004D4478">
          <w:rPr>
            <w:rFonts w:ascii="Times New Roman" w:hAnsi="Times New Roman" w:cs="Times New Roman"/>
            <w:color w:val="000000"/>
            <w:sz w:val="24"/>
            <w:lang w:val="en-GB"/>
          </w:rPr>
          <w:t>)</w:t>
        </w:r>
      </w:ins>
      <w:ins w:id="63" w:author="Charlotte Devitre" w:date="2024-07-26T11:54:00Z" w16du:dateUtc="2024-07-26T18:54:00Z">
        <w:r w:rsidR="005A6499">
          <w:rPr>
            <w:rFonts w:ascii="Times New Roman" w:hAnsi="Times New Roman" w:cs="Times New Roman"/>
            <w:color w:val="000000"/>
            <w:sz w:val="24"/>
            <w:lang w:val="en-GB"/>
          </w:rPr>
          <w:t>.</w:t>
        </w:r>
      </w:ins>
      <w:ins w:id="64" w:author="Charlotte Devitre" w:date="2024-07-26T11:40:00Z" w16du:dateUtc="2024-07-26T18:40:00Z">
        <w:r w:rsidR="004D4478">
          <w:rPr>
            <w:rFonts w:ascii="Times New Roman" w:hAnsi="Times New Roman" w:cs="Times New Roman"/>
            <w:color w:val="000000"/>
            <w:sz w:val="24"/>
            <w:lang w:val="en-GB"/>
          </w:rPr>
          <w:t xml:space="preserve"> </w:t>
        </w:r>
      </w:ins>
      <w:ins w:id="65" w:author="Charlotte Devitre" w:date="2024-07-26T11:59:00Z" w16du:dateUtc="2024-07-26T18:59:00Z">
        <w:r w:rsidR="00BE014B">
          <w:rPr>
            <w:rFonts w:ascii="Times New Roman" w:hAnsi="Times New Roman" w:cs="Times New Roman"/>
            <w:color w:val="000000"/>
            <w:sz w:val="24"/>
            <w:lang w:val="en-GB"/>
          </w:rPr>
          <w:t>Improvements on the accurac</w:t>
        </w:r>
      </w:ins>
      <w:ins w:id="66" w:author="Charlotte Devitre" w:date="2024-07-26T12:00:00Z" w16du:dateUtc="2024-07-26T19:00:00Z">
        <w:r w:rsidR="00BE014B">
          <w:rPr>
            <w:rFonts w:ascii="Times New Roman" w:hAnsi="Times New Roman" w:cs="Times New Roman"/>
            <w:color w:val="000000"/>
            <w:sz w:val="24"/>
            <w:lang w:val="en-GB"/>
          </w:rPr>
          <w:t xml:space="preserve">y of </w:t>
        </w:r>
      </w:ins>
      <w:ins w:id="67" w:author="Charlotte Devitre" w:date="2024-07-26T12:05:00Z" w16du:dateUtc="2024-07-26T19:05:00Z">
        <w:r w:rsidR="00BE014B">
          <w:rPr>
            <w:rFonts w:ascii="Times New Roman" w:hAnsi="Times New Roman" w:cs="Times New Roman"/>
            <w:color w:val="000000"/>
            <w:sz w:val="24"/>
            <w:lang w:val="en-GB"/>
          </w:rPr>
          <w:t xml:space="preserve">Raman spectroscopy measurements of </w:t>
        </w:r>
      </w:ins>
      <w:ins w:id="68" w:author="Charlotte Devitre" w:date="2024-07-26T12:00:00Z" w16du:dateUtc="2024-07-26T19:00:00Z">
        <w:r w:rsidR="00BE014B">
          <w:rPr>
            <w:rFonts w:ascii="Times New Roman" w:hAnsi="Times New Roman" w:cs="Times New Roman"/>
            <w:color w:val="000000"/>
            <w:sz w:val="24"/>
            <w:lang w:val="en-GB"/>
          </w:rPr>
          <w:t>low</w:t>
        </w:r>
      </w:ins>
      <w:ins w:id="69" w:author="Charlotte Devitre" w:date="2024-07-26T11:58:00Z" w16du:dateUtc="2024-07-26T18:58:00Z">
        <w:r w:rsidR="00BE014B">
          <w:rPr>
            <w:rFonts w:ascii="Times New Roman" w:hAnsi="Times New Roman" w:cs="Times New Roman"/>
            <w:color w:val="000000"/>
            <w:sz w:val="24"/>
            <w:lang w:val="en-GB"/>
          </w:rPr>
          <w:t xml:space="preserve"> CO</w:t>
        </w:r>
        <w:r w:rsidR="00BE014B" w:rsidRPr="00BE014B">
          <w:rPr>
            <w:rFonts w:ascii="Times New Roman" w:hAnsi="Times New Roman" w:cs="Times New Roman"/>
            <w:color w:val="000000"/>
            <w:sz w:val="24"/>
            <w:vertAlign w:val="subscript"/>
            <w:lang w:val="en-GB"/>
            <w:rPrChange w:id="70" w:author="Charlotte Devitre" w:date="2024-07-26T11:58:00Z" w16du:dateUtc="2024-07-26T18:58:00Z">
              <w:rPr>
                <w:rFonts w:ascii="Times New Roman" w:hAnsi="Times New Roman" w:cs="Times New Roman"/>
                <w:color w:val="000000"/>
                <w:sz w:val="24"/>
                <w:lang w:val="en-GB"/>
              </w:rPr>
            </w:rPrChange>
          </w:rPr>
          <w:t>2</w:t>
        </w:r>
        <w:r w:rsidR="00BE014B">
          <w:rPr>
            <w:rFonts w:ascii="Times New Roman" w:hAnsi="Times New Roman" w:cs="Times New Roman"/>
            <w:color w:val="000000"/>
            <w:sz w:val="24"/>
            <w:lang w:val="en-GB"/>
          </w:rPr>
          <w:t xml:space="preserve"> density</w:t>
        </w:r>
      </w:ins>
      <w:ins w:id="71" w:author="Charlotte Devitre" w:date="2024-07-26T12:00:00Z" w16du:dateUtc="2024-07-26T19:00:00Z">
        <w:r w:rsidR="00BE014B">
          <w:rPr>
            <w:rFonts w:ascii="Times New Roman" w:hAnsi="Times New Roman" w:cs="Times New Roman"/>
            <w:color w:val="000000"/>
            <w:sz w:val="24"/>
            <w:lang w:val="en-GB"/>
          </w:rPr>
          <w:t xml:space="preserve"> </w:t>
        </w:r>
      </w:ins>
      <w:ins w:id="72" w:author="Charlotte Devitre" w:date="2024-07-26T11:58:00Z" w16du:dateUtc="2024-07-26T18:58:00Z">
        <w:r w:rsidR="00BE014B">
          <w:rPr>
            <w:rFonts w:ascii="Times New Roman" w:hAnsi="Times New Roman" w:cs="Times New Roman"/>
            <w:color w:val="000000"/>
            <w:sz w:val="24"/>
            <w:lang w:val="en-GB"/>
          </w:rPr>
          <w:t>ove</w:t>
        </w:r>
      </w:ins>
      <w:ins w:id="73" w:author="Charlotte Devitre" w:date="2024-07-26T11:59:00Z" w16du:dateUtc="2024-07-26T18:59:00Z">
        <w:r w:rsidR="00BE014B">
          <w:rPr>
            <w:rFonts w:ascii="Times New Roman" w:hAnsi="Times New Roman" w:cs="Times New Roman"/>
            <w:color w:val="000000"/>
            <w:sz w:val="24"/>
            <w:lang w:val="en-GB"/>
          </w:rPr>
          <w:t xml:space="preserve">r the past couple of decades </w:t>
        </w:r>
      </w:ins>
      <w:ins w:id="74" w:author="Charlotte Devitre" w:date="2024-07-26T11:58:00Z" w16du:dateUtc="2024-07-26T18:58:00Z">
        <w:r w:rsidR="00BE014B">
          <w:rPr>
            <w:rFonts w:ascii="Times New Roman" w:hAnsi="Times New Roman" w:cs="Times New Roman"/>
            <w:color w:val="000000"/>
            <w:sz w:val="24"/>
            <w:lang w:val="en-GB"/>
          </w:rPr>
          <w:t>has enabled</w:t>
        </w:r>
      </w:ins>
      <w:ins w:id="75" w:author="Charlotte Devitre" w:date="2024-07-26T11:59:00Z" w16du:dateUtc="2024-07-26T18:59:00Z">
        <w:r w:rsidR="00BE014B">
          <w:rPr>
            <w:rFonts w:ascii="Times New Roman" w:hAnsi="Times New Roman" w:cs="Times New Roman"/>
            <w:color w:val="000000"/>
            <w:sz w:val="24"/>
            <w:lang w:val="en-GB"/>
          </w:rPr>
          <w:t xml:space="preserve"> access to more shallow storage systems</w:t>
        </w:r>
      </w:ins>
      <w:ins w:id="76" w:author="Charlotte Devitre" w:date="2024-07-26T12:00:00Z" w16du:dateUtc="2024-07-26T19:00:00Z">
        <w:r w:rsidR="00BE014B">
          <w:rPr>
            <w:rFonts w:ascii="Times New Roman" w:hAnsi="Times New Roman" w:cs="Times New Roman"/>
            <w:color w:val="000000"/>
            <w:sz w:val="24"/>
            <w:lang w:val="en-GB"/>
          </w:rPr>
          <w:t>, though in such systems the fraction of H</w:t>
        </w:r>
        <w:r w:rsidR="00BE014B" w:rsidRPr="00BE014B">
          <w:rPr>
            <w:rFonts w:ascii="Times New Roman" w:hAnsi="Times New Roman" w:cs="Times New Roman"/>
            <w:color w:val="000000"/>
            <w:sz w:val="24"/>
            <w:vertAlign w:val="subscript"/>
            <w:lang w:val="en-GB"/>
            <w:rPrChange w:id="77" w:author="Charlotte Devitre" w:date="2024-07-26T12:01:00Z" w16du:dateUtc="2024-07-26T19:01:00Z">
              <w:rPr>
                <w:rFonts w:ascii="Times New Roman" w:hAnsi="Times New Roman" w:cs="Times New Roman"/>
                <w:color w:val="000000"/>
                <w:sz w:val="24"/>
                <w:lang w:val="en-GB"/>
              </w:rPr>
            </w:rPrChange>
          </w:rPr>
          <w:t>2</w:t>
        </w:r>
      </w:ins>
      <w:ins w:id="78" w:author="Charlotte Devitre" w:date="2024-07-26T12:01:00Z" w16du:dateUtc="2024-07-26T19:01:00Z">
        <w:r w:rsidR="00BE014B">
          <w:rPr>
            <w:rFonts w:ascii="Times New Roman" w:hAnsi="Times New Roman" w:cs="Times New Roman"/>
            <w:color w:val="000000"/>
            <w:sz w:val="24"/>
            <w:lang w:val="en-GB"/>
          </w:rPr>
          <w:t xml:space="preserve">O in the fluid may be too high to conduct reliable </w:t>
        </w:r>
      </w:ins>
      <w:ins w:id="79" w:author="Charlotte Devitre" w:date="2024-07-26T12:02:00Z" w16du:dateUtc="2024-07-26T19:02:00Z">
        <w:r w:rsidR="00BE014B">
          <w:rPr>
            <w:rFonts w:ascii="Times New Roman" w:hAnsi="Times New Roman" w:cs="Times New Roman"/>
            <w:color w:val="000000"/>
            <w:sz w:val="24"/>
            <w:lang w:val="en-GB"/>
          </w:rPr>
          <w:t>measurements</w:t>
        </w:r>
      </w:ins>
      <w:ins w:id="80" w:author="Charlotte Devitre" w:date="2024-07-26T12:01:00Z" w16du:dateUtc="2024-07-26T19:01:00Z">
        <w:r w:rsidR="00BE014B">
          <w:rPr>
            <w:rFonts w:ascii="Times New Roman" w:hAnsi="Times New Roman" w:cs="Times New Roman"/>
            <w:color w:val="000000"/>
            <w:sz w:val="24"/>
            <w:lang w:val="en-GB"/>
          </w:rPr>
          <w:t>.</w:t>
        </w:r>
      </w:ins>
      <w:ins w:id="81" w:author="Charlotte Devitre" w:date="2024-07-26T11:58:00Z" w16du:dateUtc="2024-07-26T18:58:00Z">
        <w:r w:rsidR="00BE014B">
          <w:rPr>
            <w:rFonts w:ascii="Times New Roman" w:hAnsi="Times New Roman" w:cs="Times New Roman"/>
            <w:color w:val="000000"/>
            <w:sz w:val="24"/>
            <w:lang w:val="en-GB"/>
          </w:rPr>
          <w:t xml:space="preserve"> </w:t>
        </w:r>
      </w:ins>
      <w:del w:id="82" w:author="Charlotte Devitre" w:date="2024-07-26T12:01:00Z" w16du:dateUtc="2024-07-26T19:01:00Z">
        <w:r w:rsidRPr="00B90F91" w:rsidDel="00BE014B">
          <w:rPr>
            <w:rFonts w:ascii="Times New Roman" w:hAnsi="Times New Roman" w:cs="Times New Roman"/>
            <w:color w:val="000000"/>
            <w:sz w:val="24"/>
            <w:lang w:val="en-GB"/>
          </w:rPr>
          <w:delText>Additionally</w:delText>
        </w:r>
      </w:del>
      <w:ins w:id="83" w:author="Charlotte Devitre" w:date="2024-07-26T12:01:00Z" w16du:dateUtc="2024-07-26T19:01:00Z">
        <w:r w:rsidR="00BE014B">
          <w:rPr>
            <w:rFonts w:ascii="Times New Roman" w:hAnsi="Times New Roman" w:cs="Times New Roman"/>
            <w:color w:val="000000"/>
            <w:sz w:val="24"/>
            <w:lang w:val="en-GB"/>
          </w:rPr>
          <w:t xml:space="preserve">To test the </w:t>
        </w:r>
      </w:ins>
      <w:ins w:id="84" w:author="Charlotte Devitre" w:date="2024-07-26T12:02:00Z" w16du:dateUtc="2024-07-26T19:02:00Z">
        <w:r w:rsidR="00BE014B">
          <w:rPr>
            <w:rFonts w:ascii="Times New Roman" w:hAnsi="Times New Roman" w:cs="Times New Roman"/>
            <w:color w:val="000000"/>
            <w:sz w:val="24"/>
            <w:lang w:val="en-GB"/>
          </w:rPr>
          <w:t>global applicability of rapid response fluid inclusion barometry</w:t>
        </w:r>
      </w:ins>
      <w:r w:rsidRPr="00B90F91">
        <w:rPr>
          <w:rFonts w:ascii="Times New Roman" w:hAnsi="Times New Roman" w:cs="Times New Roman"/>
          <w:color w:val="000000"/>
          <w:sz w:val="24"/>
          <w:lang w:val="en-GB"/>
        </w:rPr>
        <w:t xml:space="preserve">, </w:t>
      </w:r>
      <w:del w:id="85" w:author="Charlotte Devitre" w:date="2024-07-26T10:58:00Z" w16du:dateUtc="2024-07-26T17:58:00Z">
        <w:r w:rsidRPr="00B90F91" w:rsidDel="00D32207">
          <w:rPr>
            <w:rFonts w:ascii="Times New Roman" w:hAnsi="Times New Roman" w:cs="Times New Roman"/>
            <w:color w:val="000000"/>
            <w:sz w:val="24"/>
            <w:lang w:val="en-GB"/>
          </w:rPr>
          <w:delText xml:space="preserve">our </w:delText>
        </w:r>
      </w:del>
      <w:ins w:id="86" w:author="Charlotte Devitre" w:date="2024-07-26T10:58:00Z" w16du:dateUtc="2024-07-26T17:58:00Z">
        <w:r w:rsidR="00D32207">
          <w:rPr>
            <w:rFonts w:ascii="Times New Roman" w:hAnsi="Times New Roman" w:cs="Times New Roman"/>
            <w:color w:val="000000"/>
            <w:sz w:val="24"/>
            <w:lang w:val="en-GB"/>
          </w:rPr>
          <w:t>we compiled a</w:t>
        </w:r>
        <w:r w:rsidR="00D32207"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global melt</w:t>
      </w:r>
      <w:del w:id="87"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88"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w:t>
      </w:r>
      <w:del w:id="89" w:author="Charlotte Devitre" w:date="2024-07-26T10:58:00Z" w16du:dateUtc="2024-07-26T17:58:00Z">
        <w:r w:rsidRPr="00B90F91" w:rsidDel="00D32207">
          <w:rPr>
            <w:rFonts w:ascii="Times New Roman" w:hAnsi="Times New Roman" w:cs="Times New Roman"/>
            <w:color w:val="000000"/>
            <w:sz w:val="24"/>
            <w:lang w:val="en-GB"/>
          </w:rPr>
          <w:delText xml:space="preserve">compilation </w:delText>
        </w:r>
      </w:del>
      <w:ins w:id="90" w:author="Charlotte Devitre" w:date="2024-07-26T10:58:00Z" w16du:dateUtc="2024-07-26T17:58:00Z">
        <w:r w:rsidR="00D32207">
          <w:rPr>
            <w:rFonts w:ascii="Times New Roman" w:hAnsi="Times New Roman" w:cs="Times New Roman"/>
            <w:color w:val="000000"/>
            <w:sz w:val="24"/>
            <w:lang w:val="en-GB"/>
          </w:rPr>
          <w:t>dataset (&gt;4000</w:t>
        </w:r>
      </w:ins>
      <w:ins w:id="91" w:author="Charlotte Devitre" w:date="2024-07-26T10:59:00Z" w16du:dateUtc="2024-07-26T17:59:00Z">
        <w:r w:rsidR="00D32207">
          <w:rPr>
            <w:rFonts w:ascii="Times New Roman" w:hAnsi="Times New Roman" w:cs="Times New Roman"/>
            <w:color w:val="000000"/>
            <w:sz w:val="24"/>
            <w:lang w:val="en-GB"/>
          </w:rPr>
          <w:t xml:space="preserve"> samples)</w:t>
        </w:r>
      </w:ins>
      <w:ins w:id="92" w:author="Charlotte Devitre" w:date="2024-07-26T10:58:00Z" w16du:dateUtc="2024-07-26T17:58:00Z">
        <w:r w:rsidR="00D32207"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for which we calculated fluid composition at the point of vapour </w:t>
      </w:r>
      <w:r w:rsidRPr="00B90F91">
        <w:rPr>
          <w:rFonts w:ascii="Times New Roman" w:hAnsi="Times New Roman" w:cs="Times New Roman"/>
          <w:color w:val="000000"/>
          <w:sz w:val="24"/>
          <w:lang w:val="en-GB"/>
        </w:rPr>
        <w:lastRenderedPageBreak/>
        <w:t>saturation</w:t>
      </w:r>
      <w:ins w:id="93" w:author="Charlotte Devitre" w:date="2024-07-26T10:59:00Z" w16du:dateUtc="2024-07-26T17:59:00Z">
        <w:r w:rsidR="00D32207">
          <w:rPr>
            <w:rFonts w:ascii="Times New Roman" w:hAnsi="Times New Roman" w:cs="Times New Roman"/>
            <w:color w:val="000000"/>
            <w:sz w:val="24"/>
            <w:lang w:val="en-GB"/>
          </w:rPr>
          <w:t xml:space="preserve"> (XH</w:t>
        </w:r>
        <w:r w:rsidR="00D32207" w:rsidRPr="00D32207">
          <w:rPr>
            <w:rFonts w:ascii="Times New Roman" w:hAnsi="Times New Roman" w:cs="Times New Roman"/>
            <w:color w:val="000000"/>
            <w:sz w:val="24"/>
            <w:vertAlign w:val="subscript"/>
            <w:lang w:val="en-GB"/>
            <w:rPrChange w:id="94" w:author="Charlotte Devitre" w:date="2024-07-26T10:59:00Z" w16du:dateUtc="2024-07-26T17:59: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O).</w:t>
        </w:r>
      </w:ins>
      <w:ins w:id="95" w:author="Charlotte Devitre" w:date="2024-07-26T10:55:00Z" w16du:dateUtc="2024-07-26T17:55:00Z">
        <w:r w:rsidR="00D32207">
          <w:rPr>
            <w:rFonts w:ascii="Times New Roman" w:hAnsi="Times New Roman" w:cs="Times New Roman"/>
            <w:color w:val="000000"/>
            <w:sz w:val="24"/>
            <w:lang w:val="en-GB"/>
          </w:rPr>
          <w:t xml:space="preserve"> </w:t>
        </w:r>
      </w:ins>
      <w:ins w:id="96" w:author="Charlotte Devitre" w:date="2024-07-26T12:07:00Z" w16du:dateUtc="2024-07-26T19:07:00Z">
        <w:r w:rsidR="00BE014B">
          <w:rPr>
            <w:rFonts w:ascii="Times New Roman" w:hAnsi="Times New Roman" w:cs="Times New Roman"/>
            <w:color w:val="000000"/>
            <w:sz w:val="24"/>
            <w:lang w:val="en-GB"/>
          </w:rPr>
          <w:t xml:space="preserve">We </w:t>
        </w:r>
      </w:ins>
      <w:ins w:id="97" w:author="Charlotte Devitre" w:date="2024-07-26T10:55:00Z" w16du:dateUtc="2024-07-26T17:55:00Z">
        <w:r w:rsidR="00D32207">
          <w:rPr>
            <w:rFonts w:ascii="Times New Roman" w:hAnsi="Times New Roman" w:cs="Times New Roman"/>
            <w:color w:val="000000"/>
            <w:sz w:val="24"/>
            <w:lang w:val="en-GB"/>
          </w:rPr>
          <w:t xml:space="preserve">show that fluid inclusions </w:t>
        </w:r>
      </w:ins>
      <w:ins w:id="98" w:author="Charlotte Devitre" w:date="2024-07-26T10:56:00Z" w16du:dateUtc="2024-07-26T17:56:00Z">
        <w:r w:rsidR="00D32207">
          <w:rPr>
            <w:rFonts w:ascii="Times New Roman" w:hAnsi="Times New Roman" w:cs="Times New Roman"/>
            <w:color w:val="000000"/>
            <w:sz w:val="24"/>
            <w:lang w:val="en-GB"/>
          </w:rPr>
          <w:t>in crystal-hosts from</w:t>
        </w:r>
      </w:ins>
      <w:ins w:id="99" w:author="Charlotte Devitre" w:date="2024-07-26T10:55:00Z" w16du:dateUtc="2024-07-26T17:55:00Z">
        <w:r w:rsidR="00D32207">
          <w:rPr>
            <w:rFonts w:ascii="Times New Roman" w:hAnsi="Times New Roman" w:cs="Times New Roman"/>
            <w:color w:val="000000"/>
            <w:sz w:val="24"/>
            <w:lang w:val="en-GB"/>
          </w:rPr>
          <w:t xml:space="preserve"> mafic</w:t>
        </w:r>
      </w:ins>
      <w:ins w:id="100" w:author="Charlotte Devitre" w:date="2024-07-26T10:57:00Z" w16du:dateUtc="2024-07-26T17:57:00Z">
        <w:r w:rsidR="00D32207">
          <w:rPr>
            <w:rFonts w:ascii="Times New Roman" w:hAnsi="Times New Roman" w:cs="Times New Roman"/>
            <w:color w:val="000000"/>
            <w:sz w:val="24"/>
            <w:lang w:val="en-GB"/>
          </w:rPr>
          <w:t xml:space="preserve"> compositions</w:t>
        </w:r>
      </w:ins>
      <w:ins w:id="101" w:author="Charlotte Devitre" w:date="2024-07-26T10:55:00Z" w16du:dateUtc="2024-07-26T17:55:00Z">
        <w:r w:rsidR="00D32207">
          <w:rPr>
            <w:rFonts w:ascii="Times New Roman" w:hAnsi="Times New Roman" w:cs="Times New Roman"/>
            <w:color w:val="000000"/>
            <w:sz w:val="24"/>
            <w:lang w:val="en-GB"/>
          </w:rPr>
          <w:t xml:space="preserve"> </w:t>
        </w:r>
      </w:ins>
      <w:ins w:id="102" w:author="Charlotte Devitre" w:date="2024-07-26T10:56:00Z" w16du:dateUtc="2024-07-26T17:56:00Z">
        <w:r w:rsidR="00D32207">
          <w:rPr>
            <w:rFonts w:ascii="Times New Roman" w:hAnsi="Times New Roman" w:cs="Times New Roman"/>
            <w:color w:val="000000"/>
            <w:sz w:val="24"/>
            <w:lang w:val="en-GB"/>
          </w:rPr>
          <w:t>(&lt;57 wt% SiO</w:t>
        </w:r>
        <w:r w:rsidR="00D32207" w:rsidRPr="00D32207">
          <w:rPr>
            <w:rFonts w:ascii="Times New Roman" w:hAnsi="Times New Roman" w:cs="Times New Roman"/>
            <w:color w:val="000000"/>
            <w:sz w:val="24"/>
            <w:vertAlign w:val="subscript"/>
            <w:lang w:val="en-GB"/>
            <w:rPrChange w:id="103" w:author="Charlotte Devitre" w:date="2024-07-26T10:57:00Z" w16du:dateUtc="2024-07-26T17:57: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 xml:space="preserve">) </w:t>
        </w:r>
      </w:ins>
      <w:ins w:id="104" w:author="Charlotte Devitre" w:date="2024-07-26T11:03:00Z" w16du:dateUtc="2024-07-26T18:03:00Z">
        <w:r w:rsidR="00D32207">
          <w:rPr>
            <w:rFonts w:ascii="Times New Roman" w:hAnsi="Times New Roman" w:cs="Times New Roman"/>
            <w:color w:val="000000"/>
            <w:sz w:val="24"/>
            <w:lang w:val="en-GB"/>
          </w:rPr>
          <w:t>–</w:t>
        </w:r>
      </w:ins>
      <w:ins w:id="105" w:author="Charlotte Devitre" w:date="2024-07-26T10:55:00Z" w16du:dateUtc="2024-07-26T17:55:00Z">
        <w:r w:rsidR="00D32207">
          <w:rPr>
            <w:rFonts w:ascii="Times New Roman" w:hAnsi="Times New Roman" w:cs="Times New Roman"/>
            <w:color w:val="000000"/>
            <w:sz w:val="24"/>
            <w:lang w:val="en-GB"/>
          </w:rPr>
          <w:t xml:space="preserve"> likely representative of recharge magmas</w:t>
        </w:r>
      </w:ins>
      <w:ins w:id="106" w:author="Charlotte Devitre" w:date="2024-07-26T11:09:00Z" w16du:dateUtc="2024-07-26T18:09:00Z">
        <w:r w:rsidR="00D32207">
          <w:rPr>
            <w:rFonts w:ascii="Times New Roman" w:hAnsi="Times New Roman" w:cs="Times New Roman"/>
            <w:color w:val="000000"/>
            <w:sz w:val="24"/>
            <w:lang w:val="en-GB"/>
          </w:rPr>
          <w:t xml:space="preserve"> worldwide</w:t>
        </w:r>
      </w:ins>
      <w:ins w:id="107" w:author="Charlotte Devitre" w:date="2024-07-26T10:57:00Z" w16du:dateUtc="2024-07-26T17:57:00Z">
        <w:r w:rsidR="00D32207">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 </w:t>
      </w:r>
      <w:ins w:id="108" w:author="Charlotte Devitre" w:date="2024-07-26T10:57:00Z" w16du:dateUtc="2024-07-26T17:57:00Z">
        <w:r w:rsidR="00D32207">
          <w:rPr>
            <w:rFonts w:ascii="Times New Roman" w:hAnsi="Times New Roman" w:cs="Times New Roman"/>
            <w:color w:val="000000"/>
            <w:sz w:val="24"/>
            <w:lang w:val="en-GB"/>
          </w:rPr>
          <w:t xml:space="preserve">may </w:t>
        </w:r>
      </w:ins>
      <w:ins w:id="109" w:author="Charlotte Devitre" w:date="2024-07-26T11:00:00Z" w16du:dateUtc="2024-07-26T18:00:00Z">
        <w:r w:rsidR="00D32207">
          <w:rPr>
            <w:rFonts w:ascii="Times New Roman" w:hAnsi="Times New Roman" w:cs="Times New Roman"/>
            <w:color w:val="000000"/>
            <w:sz w:val="24"/>
            <w:lang w:val="en-GB"/>
          </w:rPr>
          <w:t>trap fluids with XH</w:t>
        </w:r>
        <w:r w:rsidR="00D32207" w:rsidRPr="00D32207">
          <w:rPr>
            <w:rFonts w:ascii="Times New Roman" w:hAnsi="Times New Roman" w:cs="Times New Roman"/>
            <w:color w:val="000000"/>
            <w:sz w:val="24"/>
            <w:vertAlign w:val="subscript"/>
            <w:lang w:val="en-GB"/>
            <w:rPrChange w:id="110" w:author="Charlotte Devitre" w:date="2024-07-26T11:00:00Z" w16du:dateUtc="2024-07-26T18:00: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 xml:space="preserve">O low enough </w:t>
        </w:r>
      </w:ins>
      <w:ins w:id="111" w:author="Charlotte Devitre" w:date="2024-07-26T11:02:00Z" w16du:dateUtc="2024-07-26T18:02:00Z">
        <w:r w:rsidR="00D32207">
          <w:rPr>
            <w:rFonts w:ascii="Times New Roman" w:hAnsi="Times New Roman" w:cs="Times New Roman"/>
            <w:color w:val="000000"/>
            <w:sz w:val="24"/>
            <w:lang w:val="en-GB"/>
          </w:rPr>
          <w:t xml:space="preserve">to make fluid inclusion barometry useful </w:t>
        </w:r>
      </w:ins>
      <w:del w:id="112" w:author="Charlotte Devitre" w:date="2024-07-26T11:02:00Z" w16du:dateUtc="2024-07-26T18:02:00Z">
        <w:r w:rsidRPr="00B90F91" w:rsidDel="00D32207">
          <w:rPr>
            <w:rFonts w:ascii="Times New Roman" w:hAnsi="Times New Roman" w:cs="Times New Roman"/>
            <w:color w:val="000000"/>
            <w:sz w:val="24"/>
            <w:lang w:val="en-GB"/>
          </w:rPr>
          <w:delText>demonstrates the robustness of the fluid</w:delText>
        </w:r>
      </w:del>
      <w:del w:id="113" w:author="Charlotte Devitre" w:date="2024-07-24T10:40:00Z" w16du:dateUtc="2024-07-24T17:40:00Z">
        <w:r w:rsidRPr="00B90F91" w:rsidDel="004F2B3A">
          <w:rPr>
            <w:rFonts w:ascii="Times New Roman" w:hAnsi="Times New Roman" w:cs="Times New Roman"/>
            <w:color w:val="000000"/>
            <w:sz w:val="24"/>
            <w:lang w:val="en-GB"/>
          </w:rPr>
          <w:delText>-inclusion</w:delText>
        </w:r>
      </w:del>
      <w:del w:id="114" w:author="Charlotte Devitre" w:date="2024-07-26T11:02:00Z" w16du:dateUtc="2024-07-26T18:02:00Z">
        <w:r w:rsidRPr="00B90F91" w:rsidDel="00D32207">
          <w:rPr>
            <w:rFonts w:ascii="Times New Roman" w:hAnsi="Times New Roman" w:cs="Times New Roman"/>
            <w:color w:val="000000"/>
            <w:sz w:val="24"/>
            <w:lang w:val="en-GB"/>
          </w:rPr>
          <w:delText xml:space="preserve"> method </w:delText>
        </w:r>
      </w:del>
      <w:r w:rsidRPr="00B90F91">
        <w:rPr>
          <w:rFonts w:ascii="Times New Roman" w:hAnsi="Times New Roman" w:cs="Times New Roman"/>
          <w:color w:val="000000"/>
          <w:sz w:val="24"/>
          <w:lang w:val="en-GB"/>
        </w:rPr>
        <w:t xml:space="preserve">at many of the world’s most active and hazardous mafic volcanic systems (e.g. Iceland, Hawai’i, Galápagos, East African Rift, Réunion, Canary Islands, Azores, Cabo Verde).  </w:t>
      </w:r>
    </w:p>
    <w:bookmarkEnd w:id="4"/>
    <w:p w14:paraId="2947AB14" w14:textId="40964C6D"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115" w:author="Charlotte Devitre" w:date="2024-07-24T10:40:00Z" w16du:dateUtc="2024-07-24T17:40:00Z">
        <w:r w:rsidR="00834561" w:rsidDel="004F2B3A">
          <w:rPr>
            <w:rFonts w:ascii="Times New Roman" w:hAnsi="Times New Roman" w:cs="Times New Roman"/>
            <w:color w:val="000000"/>
            <w:sz w:val="24"/>
            <w:szCs w:val="24"/>
            <w:lang w:val="en-GB"/>
          </w:rPr>
          <w:delText>-inclusion</w:delText>
        </w:r>
      </w:del>
      <w:ins w:id="116" w:author="Charlotte Devitre" w:date="2024-07-24T10:40:00Z" w16du:dateUtc="2024-07-24T17:40:00Z">
        <w:r w:rsidR="004F2B3A">
          <w:rPr>
            <w:rFonts w:ascii="Times New Roman" w:hAnsi="Times New Roman" w:cs="Times New Roman"/>
            <w:color w:val="000000"/>
            <w:sz w:val="24"/>
            <w:szCs w:val="24"/>
            <w:lang w:val="en-GB"/>
          </w:rPr>
          <w:t xml:space="preserve"> inclusion</w:t>
        </w:r>
      </w:ins>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24590EA6"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7C554B">
        <w:rPr>
          <w:lang w:val="en-GB"/>
        </w:rPr>
        <w:instrText xml:space="preserve"> ADDIN ZOTERO_ITEM CSL_CITATION {"citationID":"m6t22j26","properties":{"formattedCitation":"(Gansecki {\\i{}et al.}, 2019; Re {\\i{}et al.}, 2021; Pankhurst {\\i{}et al.}, 2022)","plainCitation":"(Gansecki et al., 2019; Re et al., 2021; Pankhurst et al., 2022)","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7C554B">
        <w:rPr>
          <w:lang w:val="en-GB"/>
        </w:rPr>
        <w:instrText xml:space="preserve"> ADDIN ZOTERO_ITEM CSL_CITATION {"citationID":"xInzlsTa","properties":{"formattedCitation":"(Pankhurst {\\i{}et al.}, 2022)","plainCitation":"(Pankhurst et al., 2022)","noteIndex":0},"citationItems":[{"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7C554B">
        <w:rPr>
          <w:lang w:val="en-GB"/>
        </w:rPr>
        <w:instrText xml:space="preserve"> ADDIN ZOTERO_ITEM CSL_CITATION {"citationID":"d6PoOAOW","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7C554B">
        <w:rPr>
          <w:lang w:val="en-GB"/>
        </w:rPr>
        <w:instrText xml:space="preserve"> ADDIN ZOTERO_ITEM CSL_CITATION {"citationID":"QOjMjbJ4","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ins w:id="117" w:author="Charlotte Devitre" w:date="2024-07-24T10:44:00Z" w16du:dateUtc="2024-07-24T17:44:00Z">
        <w:r w:rsidR="004F2B3A">
          <w:rPr>
            <w:lang w:val="en-GB"/>
          </w:rPr>
          <w:t xml:space="preserve"> </w:t>
        </w:r>
      </w:ins>
      <w:del w:id="118" w:author="Charlotte Devitre" w:date="2024-07-24T10:44:00Z" w16du:dateUtc="2024-07-24T17:44:00Z">
        <w:r w:rsidRPr="00E92B49" w:rsidDel="004F2B3A">
          <w:rPr>
            <w:lang w:val="en-GB"/>
          </w:rPr>
          <w:delText>-</w:delText>
        </w:r>
      </w:del>
      <w:r w:rsidRPr="00E92B49">
        <w:rPr>
          <w:lang w:val="en-GB"/>
        </w:rPr>
        <w:t xml:space="preserve">monitored volcanoes, where there may be no prior constraints on magma storage geometry </w:t>
      </w:r>
      <w:r w:rsidRPr="00E92B49">
        <w:rPr>
          <w:lang w:val="en-GB"/>
        </w:rPr>
        <w:fldChar w:fldCharType="begin"/>
      </w:r>
      <w:r w:rsidR="007C554B">
        <w:rPr>
          <w:lang w:val="en-GB"/>
        </w:rPr>
        <w:instrText xml:space="preserve"> ADDIN ZOTERO_ITEM CSL_CITATION {"citationID":"Jja7Xexh","properties":{"formattedCitation":"(Wieser {\\i{}et al.}, 2023b)","plainCitation":"(Wieser et al., 2023b)","noteIndex":0},"citationItems":[{"id":"YRNO6Sw0/zlDqMx71","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unrest associated with a new</w:t>
      </w:r>
      <w:del w:id="119" w:author="Charlotte Devitre" w:date="2024-07-26T10:54:00Z" w16du:dateUtc="2024-07-26T17:54:00Z">
        <w:r w:rsidRPr="007B522C" w:rsidDel="00D32207">
          <w:rPr>
            <w:lang w:val="en-GB"/>
          </w:rPr>
          <w:delText xml:space="preserve"> </w:delText>
        </w:r>
      </w:del>
      <w:r w:rsidRPr="007B522C">
        <w:rPr>
          <w:lang w:val="en-GB"/>
        </w:rPr>
        <w:t xml:space="preserve"> episode of eruptive activity </w:t>
      </w:r>
      <w:r w:rsidRPr="007B522C">
        <w:rPr>
          <w:lang w:val="en-GB"/>
        </w:rPr>
        <w:fldChar w:fldCharType="begin"/>
      </w:r>
      <w:r w:rsidR="007C554B">
        <w:rPr>
          <w:lang w:val="en-GB"/>
        </w:rPr>
        <w:instrText xml:space="preserve"> ADDIN ZOTERO_ITEM CSL_CITATION {"citationID":"eyqjPFqG","properties":{"formattedCitation":"(Pritchard {\\i{}et al.}, 2019)","plainCitation":"(Pritchard et al., 2019)","noteIndex":0},"citationItems":[{"id":"YRNO6Sw0/5AUhX5k2","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7C554B">
        <w:instrText xml:space="preserve"> ADDIN ZOTERO_ITEM CSL_CITATION {"citationID":"ECbTTtQs","properties":{"formattedCitation":"(Lynn {\\i{}et al.}, 2024)","plainCitation":"(Lynn et al., 2024)","noteIndex":0},"citationItems":[{"id":"YRNO6Sw0/3gtqjJBn","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43393F98" w:rsidR="00B90F91" w:rsidRPr="00E92B49" w:rsidRDefault="00834561" w:rsidP="00E92B49">
      <w:pPr>
        <w:pStyle w:val="Text"/>
        <w:spacing w:line="480" w:lineRule="auto"/>
        <w:jc w:val="both"/>
        <w:rPr>
          <w:lang w:val="en-GB"/>
        </w:rPr>
      </w:pPr>
      <w:r>
        <w:rPr>
          <w:lang w:val="en-GB"/>
        </w:rPr>
        <w:t>Melt</w:t>
      </w:r>
      <w:del w:id="120" w:author="Charlotte Devitre" w:date="2024-07-24T10:40:00Z" w16du:dateUtc="2024-07-24T17:40:00Z">
        <w:r w:rsidDel="004F2B3A">
          <w:rPr>
            <w:lang w:val="en-GB"/>
          </w:rPr>
          <w:delText>-inclusion</w:delText>
        </w:r>
      </w:del>
      <w:ins w:id="121" w:author="Charlotte Devitre" w:date="2024-07-24T10:40:00Z" w16du:dateUtc="2024-07-24T17:40:00Z">
        <w:r w:rsidR="004F2B3A">
          <w:rPr>
            <w:lang w:val="en-GB"/>
          </w:rPr>
          <w:t xml:space="preserve"> inclusion</w:t>
        </w:r>
      </w:ins>
      <w:r w:rsidR="00B90F91" w:rsidRPr="00E92B49">
        <w:rPr>
          <w:lang w:val="en-GB"/>
        </w:rPr>
        <w:t xml:space="preserve"> barometry, a widely popular petrological method to determine storage depths from volatile contents, </w:t>
      </w:r>
      <w:ins w:id="122" w:author="Charlotte Devitre" w:date="2024-07-26T12:17:00Z" w16du:dateUtc="2024-07-26T19:17:00Z">
        <w:r w:rsidR="00713AFA">
          <w:rPr>
            <w:lang w:val="en-GB"/>
          </w:rPr>
          <w:t xml:space="preserve">is slow </w:t>
        </w:r>
        <w:r w:rsidR="00713AFA" w:rsidRPr="00E92B49">
          <w:rPr>
            <w:lang w:val="en-GB"/>
          </w:rPr>
          <w:fldChar w:fldCharType="begin"/>
        </w:r>
      </w:ins>
      <w:r w:rsidR="007C554B">
        <w:rPr>
          <w:lang w:val="en-GB"/>
        </w:rPr>
        <w:instrText xml:space="preserve"> ADDIN ZOTERO_ITEM CSL_CITATION {"citationID":"SMcLjzCz","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123" w:author="Charlotte Devitre" w:date="2024-07-26T12:17:00Z" w16du:dateUtc="2024-07-26T19:17:00Z">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ins>
      <w:r w:rsidR="00B90F91" w:rsidRPr="00E92B49">
        <w:rPr>
          <w:lang w:val="en-GB"/>
        </w:rPr>
        <w:t>tak</w:t>
      </w:r>
      <w:ins w:id="124" w:author="Charlotte Devitre" w:date="2024-07-26T12:17:00Z" w16du:dateUtc="2024-07-26T19:17:00Z">
        <w:r w:rsidR="00713AFA">
          <w:rPr>
            <w:lang w:val="en-GB"/>
          </w:rPr>
          <w:t>ing</w:t>
        </w:r>
      </w:ins>
      <w:del w:id="125" w:author="Charlotte Devitre" w:date="2024-07-26T12:17:00Z" w16du:dateUtc="2024-07-26T19:17:00Z">
        <w:r w:rsidR="00B90F91" w:rsidRPr="00E92B49" w:rsidDel="00713AFA">
          <w:rPr>
            <w:lang w:val="en-GB"/>
          </w:rPr>
          <w:delText>es</w:delText>
        </w:r>
      </w:del>
      <w:r w:rsidR="00B90F91" w:rsidRPr="00E92B49">
        <w:rPr>
          <w:lang w:val="en-GB"/>
        </w:rPr>
        <w:t xml:space="preserve"> months </w:t>
      </w:r>
      <w:del w:id="126" w:author="Charlotte Devitre" w:date="2024-07-26T12:30:00Z" w16du:dateUtc="2024-07-26T19:30:00Z">
        <w:r w:rsidR="00B90F91" w:rsidRPr="00E92B49" w:rsidDel="00C2736D">
          <w:rPr>
            <w:lang w:val="en-GB"/>
          </w:rPr>
          <w:delText xml:space="preserve">to years </w:delText>
        </w:r>
      </w:del>
      <w:r w:rsidR="00B90F91" w:rsidRPr="00E92B49">
        <w:rPr>
          <w:lang w:val="en-GB"/>
        </w:rPr>
        <w:t>to complete</w:t>
      </w:r>
      <w:ins w:id="127" w:author="Charlotte Devitre" w:date="2024-07-26T12:17:00Z" w16du:dateUtc="2024-07-26T19:17:00Z">
        <w:r w:rsidR="00713AFA">
          <w:rPr>
            <w:lang w:val="en-GB"/>
          </w:rPr>
          <w:t xml:space="preserve"> (e.g., </w:t>
        </w:r>
      </w:ins>
      <w:r w:rsidR="00713AFA">
        <w:rPr>
          <w:lang w:val="en-GB"/>
        </w:rPr>
        <w:fldChar w:fldCharType="begin"/>
      </w:r>
      <w:r w:rsidR="007C554B">
        <w:rPr>
          <w:lang w:val="en-GB"/>
        </w:rPr>
        <w:instrText xml:space="preserve"> ADDIN ZOTERO_ITEM CSL_CITATION {"citationID":"OpoJftvE","properties":{"formattedCitation":"(Lerner {\\i{}et al.}, 2021; Wieser {\\i{}et al.}, 2021)","plainCitation":"(Lerner et al., 2021; Wieser et al., 2021)","noteIndex":0},"citationItems":[{"id":"YRNO6Sw0/bjZ2y9Ld","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RNO6Sw0/iLzjJ8f2","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lang w:val="en-GB"/>
        </w:rPr>
        <w:instrText>∼</w:instrText>
      </w:r>
      <w:r w:rsidR="007C554B">
        <w:rPr>
          <w:lang w:val="en-GB"/>
        </w:rPr>
        <w:instrText>2-km depth), while many high-Fo olivines (&gt;Fo81.5; far from equilibrium with their carrier melts) crystallized within the South Caldera reservoir (</w:instrText>
      </w:r>
      <w:r w:rsidR="007C554B">
        <w:rPr>
          <w:rFonts w:ascii="Cambria Math" w:hAnsi="Cambria Math" w:cs="Cambria Math"/>
          <w:lang w:val="en-GB"/>
        </w:rPr>
        <w:instrText>∼</w:instrText>
      </w:r>
      <w:r w:rsidR="007C554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del w:id="128" w:author="Charlotte Devitre" w:date="2024-07-26T12:18:00Z" w16du:dateUtc="2024-07-26T19:18:00Z">
        <w:r w:rsidR="007C554B" w:rsidRPr="007C554B" w:rsidDel="007C554B">
          <w:delText>(</w:delText>
        </w:r>
      </w:del>
      <w:r w:rsidR="007C554B" w:rsidRPr="007C554B">
        <w:t xml:space="preserve">Lerner </w:t>
      </w:r>
      <w:r w:rsidR="007C554B" w:rsidRPr="007C554B">
        <w:rPr>
          <w:i/>
          <w:iCs/>
        </w:rPr>
        <w:t>et al.</w:t>
      </w:r>
      <w:r w:rsidR="007C554B" w:rsidRPr="007C554B">
        <w:t xml:space="preserve">, </w:t>
      </w:r>
      <w:ins w:id="129" w:author="Charlotte Devitre" w:date="2024-07-26T12:18:00Z" w16du:dateUtc="2024-07-26T19:18:00Z">
        <w:r w:rsidR="007C554B">
          <w:t>(</w:t>
        </w:r>
      </w:ins>
      <w:r w:rsidR="007C554B" w:rsidRPr="007C554B">
        <w:t>2021</w:t>
      </w:r>
      <w:ins w:id="130" w:author="Charlotte Devitre" w:date="2024-07-26T12:18:00Z" w16du:dateUtc="2024-07-26T19:18:00Z">
        <w:r w:rsidR="007C554B">
          <w:t>) and</w:t>
        </w:r>
      </w:ins>
      <w:del w:id="131" w:author="Charlotte Devitre" w:date="2024-07-26T12:18:00Z" w16du:dateUtc="2024-07-26T19:18:00Z">
        <w:r w:rsidR="007C554B" w:rsidRPr="007C554B" w:rsidDel="007C554B">
          <w:delText>;</w:delText>
        </w:r>
      </w:del>
      <w:r w:rsidR="007C554B" w:rsidRPr="007C554B">
        <w:t xml:space="preserve"> Wieser </w:t>
      </w:r>
      <w:r w:rsidR="007C554B" w:rsidRPr="007C554B">
        <w:rPr>
          <w:i/>
          <w:iCs/>
        </w:rPr>
        <w:t>et al.</w:t>
      </w:r>
      <w:del w:id="132" w:author="Charlotte Devitre" w:date="2024-07-26T12:18:00Z" w16du:dateUtc="2024-07-26T19:18:00Z">
        <w:r w:rsidR="007C554B" w:rsidRPr="007C554B" w:rsidDel="007C554B">
          <w:delText>,</w:delText>
        </w:r>
      </w:del>
      <w:r w:rsidR="007C554B" w:rsidRPr="007C554B">
        <w:t xml:space="preserve"> </w:t>
      </w:r>
      <w:ins w:id="133" w:author="Charlotte Devitre" w:date="2024-07-26T12:18:00Z" w16du:dateUtc="2024-07-26T19:18:00Z">
        <w:r w:rsidR="007C554B">
          <w:t>(</w:t>
        </w:r>
      </w:ins>
      <w:r w:rsidR="007C554B" w:rsidRPr="007C554B">
        <w:t>2021)</w:t>
      </w:r>
      <w:r w:rsidR="00713AFA">
        <w:rPr>
          <w:lang w:val="en-GB"/>
        </w:rPr>
        <w:fldChar w:fldCharType="end"/>
      </w:r>
      <w:ins w:id="134" w:author="Charlotte Devitre" w:date="2024-07-26T12:18:00Z" w16du:dateUtc="2024-07-26T19:18:00Z">
        <w:r w:rsidR="007C554B">
          <w:rPr>
            <w:lang w:val="en-GB"/>
          </w:rPr>
          <w:t xml:space="preserve"> were both </w:t>
        </w:r>
      </w:ins>
      <w:ins w:id="135" w:author="Charlotte Devitre" w:date="2024-07-26T12:19:00Z" w16du:dateUtc="2024-07-26T19:19:00Z">
        <w:r w:rsidR="007C554B">
          <w:rPr>
            <w:lang w:val="en-GB"/>
          </w:rPr>
          <w:t xml:space="preserve">submitted ~1 year and </w:t>
        </w:r>
      </w:ins>
      <w:ins w:id="136" w:author="Charlotte Devitre" w:date="2024-07-26T12:18:00Z" w16du:dateUtc="2024-07-26T19:18:00Z">
        <w:r w:rsidR="007C554B">
          <w:rPr>
            <w:lang w:val="en-GB"/>
          </w:rPr>
          <w:t xml:space="preserve">published two years after the </w:t>
        </w:r>
      </w:ins>
      <w:ins w:id="137" w:author="Charlotte Devitre" w:date="2024-07-26T12:19:00Z" w16du:dateUtc="2024-07-26T19:19:00Z">
        <w:r w:rsidR="007C554B">
          <w:rPr>
            <w:lang w:val="en-GB"/>
          </w:rPr>
          <w:t xml:space="preserve">2018 LERZ eruption of </w:t>
        </w:r>
      </w:ins>
      <w:ins w:id="138" w:author="Charlotte Devitre" w:date="2024-07-26T12:20:00Z" w16du:dateUtc="2024-07-26T19:20:00Z">
        <w:r w:rsidR="007C554B">
          <w:rPr>
            <w:lang w:val="en-GB"/>
          </w:rPr>
          <w:t>Kīlauea</w:t>
        </w:r>
      </w:ins>
      <w:ins w:id="139" w:author="Charlotte Devitre" w:date="2024-07-26T12:19:00Z" w16du:dateUtc="2024-07-26T19:19:00Z">
        <w:r w:rsidR="007C554B">
          <w:rPr>
            <w:lang w:val="en-GB"/>
          </w:rPr>
          <w:t xml:space="preserve"> had ended)</w:t>
        </w:r>
      </w:ins>
      <w:del w:id="140" w:author="Charlotte Devitre" w:date="2024-07-26T12:17:00Z" w16du:dateUtc="2024-07-26T19:17:00Z">
        <w:r w:rsidR="00B90F91" w:rsidRPr="00E92B49" w:rsidDel="00713AFA">
          <w:rPr>
            <w:lang w:val="en-GB"/>
          </w:rPr>
          <w:delText xml:space="preserve"> </w:delText>
        </w:r>
        <w:r w:rsidR="00B90F91" w:rsidRPr="00E92B49" w:rsidDel="00713AFA">
          <w:rPr>
            <w:lang w:val="en-GB"/>
          </w:rPr>
          <w:fldChar w:fldCharType="begin"/>
        </w:r>
        <w:r w:rsidR="00B55169" w:rsidDel="00713AFA">
          <w:rPr>
            <w:lang w:val="en-GB"/>
          </w:rPr>
          <w:delInstrText xml:space="preserve"> ADDIN ZOTERO_ITEM CSL_CITATION {"citationID":"SMcLjzCz","properties":{"formattedCitation":"(Re {\\i{}et al.}, 2021)","plainCitation":"(Re et al., 2021)","noteIndex":0},"citationItems":[{"id":"knRLln10/QoiTEapz","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sidDel="00713AFA">
          <w:rPr>
            <w:lang w:val="en-GB"/>
          </w:rPr>
          <w:fldChar w:fldCharType="separate"/>
        </w:r>
        <w:r w:rsidR="00C3296A" w:rsidRPr="000171B5" w:rsidDel="00713AFA">
          <w:delText xml:space="preserve">(Re </w:delText>
        </w:r>
        <w:r w:rsidR="00C3296A" w:rsidRPr="000171B5" w:rsidDel="00713AFA">
          <w:rPr>
            <w:i/>
          </w:rPr>
          <w:delText>et al.</w:delText>
        </w:r>
        <w:r w:rsidR="00C3296A" w:rsidRPr="000171B5" w:rsidDel="00713AFA">
          <w:delText>, 2021)</w:delText>
        </w:r>
        <w:r w:rsidR="00B90F91" w:rsidRPr="00E92B49" w:rsidDel="00713AFA">
          <w:fldChar w:fldCharType="end"/>
        </w:r>
      </w:del>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7C554B">
        <w:rPr>
          <w:lang w:val="en-GB"/>
        </w:rPr>
        <w:instrText xml:space="preserve"> ADDIN ZOTERO_ITEM CSL_CITATION {"citationID":"AV8E5NeI","properties":{"formattedCitation":"(Wieser {\\i{}et al.}, 2023a)","plainCitation":"(Wieser et al., 2023a)","noteIndex":0},"citationItems":[{"id":"YRNO6Sw0/OX11dCrv","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w:t>
      </w:r>
      <w:r w:rsidR="00B90F91" w:rsidRPr="00E92B49">
        <w:rPr>
          <w:lang w:val="en-GB"/>
        </w:rPr>
        <w:lastRenderedPageBreak/>
        <w:t xml:space="preserve">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ost lavas is olivine, the chemistry of which is not pressure</w:t>
      </w:r>
      <w:ins w:id="141" w:author="Charlotte Devitre" w:date="2024-07-24T10:44:00Z" w16du:dateUtc="2024-07-24T17:44:00Z">
        <w:r w:rsidR="004F2B3A">
          <w:rPr>
            <w:lang w:val="en-GB"/>
          </w:rPr>
          <w:t>-</w:t>
        </w:r>
      </w:ins>
      <w:del w:id="142" w:author="Charlotte Devitre" w:date="2024-07-24T10:44:00Z" w16du:dateUtc="2024-07-24T17:44:00Z">
        <w:r w:rsidR="00B90F91" w:rsidRPr="007B522C" w:rsidDel="004F2B3A">
          <w:rPr>
            <w:lang w:val="en-GB"/>
          </w:rPr>
          <w:delText xml:space="preserve"> </w:delText>
        </w:r>
      </w:del>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C554B">
        <w:rPr>
          <w:lang w:val="en-GB"/>
        </w:rPr>
        <w:instrText xml:space="preserve"> ADDIN ZOTERO_ITEM CSL_CITATION {"citationID":"XblM5Ymy","properties":{"formattedCitation":"(Baker and Amelung, 2012; Anderson and Poland, 2016)","plainCitation":"(Baker and Amelung, 2012; Anderson and Poland, 2016)","noteIndex":0},"citationItems":[{"id":"YRNO6Sw0/DCIlXWsI","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RNO6Sw0/w5bpKXcz","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4A558FE5" w14:textId="1967F6CA" w:rsidR="00B90F91" w:rsidRDefault="00137DC1" w:rsidP="00B90F91">
      <w:pPr>
        <w:pStyle w:val="Text"/>
        <w:spacing w:line="480" w:lineRule="auto"/>
        <w:jc w:val="both"/>
        <w:rPr>
          <w:ins w:id="143" w:author="Charlotte Devitre" w:date="2024-07-26T15:36:00Z" w16du:dateUtc="2024-07-26T22:36:00Z"/>
          <w:lang w:val="en-GB"/>
        </w:rPr>
      </w:pPr>
      <w:ins w:id="144" w:author="Charlotte Devitre" w:date="2024-07-26T13:19:00Z" w16du:dateUtc="2024-07-26T20:19:00Z">
        <w:r>
          <w:rPr>
            <w:lang w:val="en-GB"/>
          </w:rPr>
          <w:t xml:space="preserve">Fluid inclusion barometry </w:t>
        </w:r>
      </w:ins>
      <w:r>
        <w:rPr>
          <w:lang w:val="en-GB"/>
        </w:rPr>
        <w:t xml:space="preserve">via micro-thermometry and Raman spectroscopy </w:t>
      </w:r>
      <w:ins w:id="145" w:author="Charlotte Devitre" w:date="2024-07-26T13:19:00Z" w16du:dateUtc="2024-07-26T20:19:00Z">
        <w:r>
          <w:rPr>
            <w:lang w:val="en-GB"/>
          </w:rPr>
          <w:t xml:space="preserve">is a well-established technique </w:t>
        </w:r>
      </w:ins>
      <w:ins w:id="146" w:author="Charlotte Devitre" w:date="2024-07-26T13:20:00Z" w16du:dateUtc="2024-07-26T20:20:00Z">
        <w:r>
          <w:rPr>
            <w:lang w:val="en-GB"/>
          </w:rPr>
          <w:t xml:space="preserve">that has </w:t>
        </w:r>
      </w:ins>
      <w:r>
        <w:rPr>
          <w:lang w:val="en-GB"/>
        </w:rPr>
        <w:t xml:space="preserve">regularly </w:t>
      </w:r>
      <w:ins w:id="147" w:author="Charlotte Devitre" w:date="2024-07-26T13:20:00Z" w16du:dateUtc="2024-07-26T20:20:00Z">
        <w:r>
          <w:rPr>
            <w:lang w:val="en-GB"/>
          </w:rPr>
          <w:t xml:space="preserve">been applied to determine the structure of </w:t>
        </w:r>
      </w:ins>
      <w:r w:rsidR="00E430E2">
        <w:rPr>
          <w:lang w:val="en-GB"/>
        </w:rPr>
        <w:t xml:space="preserve">certain </w:t>
      </w:r>
      <w:ins w:id="148" w:author="Charlotte Devitre" w:date="2024-07-26T13:20:00Z" w16du:dateUtc="2024-07-26T20:20:00Z">
        <w:r>
          <w:rPr>
            <w:lang w:val="en-GB"/>
          </w:rPr>
          <w:t>magma plumbing systems</w:t>
        </w:r>
      </w:ins>
      <w:ins w:id="149" w:author="Charlotte Devitre" w:date="2024-07-26T13:48:00Z" w16du:dateUtc="2024-07-26T20:48:00Z">
        <w:r w:rsidR="00A444A5">
          <w:rPr>
            <w:lang w:val="en-GB"/>
          </w:rPr>
          <w:t xml:space="preserve"> over the past four decades</w:t>
        </w:r>
      </w:ins>
      <w:ins w:id="150" w:author="Charlotte Devitre" w:date="2024-07-26T13:21:00Z" w16du:dateUtc="2024-07-26T20:21:00Z">
        <w:r>
          <w:rPr>
            <w:lang w:val="en-GB"/>
          </w:rPr>
          <w:t xml:space="preserve"> </w:t>
        </w:r>
      </w:ins>
      <w:r w:rsidR="00E56FD9">
        <w:rPr>
          <w:lang w:val="en-GB"/>
        </w:rPr>
        <w:fldChar w:fldCharType="begin"/>
      </w:r>
      <w:r w:rsidR="00A444A5">
        <w:rPr>
          <w:lang w:val="en-GB"/>
        </w:rPr>
        <w:instrText xml:space="preserve"> ADDIN ZOTERO_ITEM CSL_CITATION {"citationID":"J6mFapMP","properties":{"formattedCitation":"(Roedder and Bodnar, 1980; Roedder, 1984; Belkin {\\i{}et al.}, 1985; Hansteen {\\i{}et al.}, 1991, 1998; Andersen {\\i{}et al.}, 1995; Yamamoto {\\i{}et al.}, 2002, 2007; Frezzotti {\\i{}et al.}, 2003; Kl\\uc0\\u252{}gel {\\i{}et al.}, 2005, 2020; Bali {\\i{}et al.}, 2008; Hansteen and Kl\\uc0\\u252{}gel, 2008; Ladenberger {\\i{}et al.}, 2009; Hildner {\\i{}et al.}, 2011, 2012; Zanon and Frezzotti, 2013; Levresse {\\i{}et al.}, 2016; Boudoire {\\i{}et al.}, 2023; Dayton {\\i{}et al.}, 2023; Zanon {\\i{}et al.}, 2024a)","plainCitation":"(Roedder and Bodnar, 1980; Roedder, 1984; Belkin et al., 1985; Hansteen et al., 1991, 1998; Andersen et al., 1995; Yamamoto et al., 2002, 2007; Frezzotti et al., 2003; Klügel et al., 2005, 2020; Bali et al., 2008; Hansteen and Klügel, 2008; Ladenberger et al., 2009; Hildner et al., 2011, 2012; Zanon and Frezzotti, 2013; Levresse et al., 2016; Boudoire et al., 2023; Dayton et al., 2023; Zanon et al., 2024a)","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A444A5">
        <w:rPr>
          <w:rFonts w:ascii="Cambria Math" w:hAnsi="Cambria Math" w:cs="Cambria Math"/>
          <w:lang w:val="en-GB"/>
        </w:rPr>
        <w:instrText>≫</w:instrText>
      </w:r>
      <w:r w:rsidR="00A444A5">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RNO6Sw0/dYe0fgGr","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A444A5" w:rsidRPr="00A444A5">
        <w:t>(</w:t>
      </w:r>
      <w:ins w:id="151" w:author="Charlotte Devitre" w:date="2024-07-26T13:48:00Z" w16du:dateUtc="2024-07-26T20:48:00Z">
        <w:r w:rsidR="00A444A5">
          <w:t xml:space="preserve">e.g., </w:t>
        </w:r>
      </w:ins>
      <w:r w:rsidR="00A444A5" w:rsidRPr="00A444A5">
        <w:t xml:space="preserve">Roedder and Bodnar, 1980; Roedder, 1984; Belkin </w:t>
      </w:r>
      <w:r w:rsidR="00A444A5" w:rsidRPr="00A444A5">
        <w:rPr>
          <w:i/>
          <w:iCs/>
        </w:rPr>
        <w:t>et al.</w:t>
      </w:r>
      <w:r w:rsidR="00A444A5" w:rsidRPr="00A444A5">
        <w:t xml:space="preserve">, 1985; Hansteen </w:t>
      </w:r>
      <w:r w:rsidR="00A444A5" w:rsidRPr="00A444A5">
        <w:rPr>
          <w:i/>
          <w:iCs/>
        </w:rPr>
        <w:t>et al.</w:t>
      </w:r>
      <w:r w:rsidR="00A444A5" w:rsidRPr="00A444A5">
        <w:t xml:space="preserve">, 1991, 1998; Andersen </w:t>
      </w:r>
      <w:r w:rsidR="00A444A5" w:rsidRPr="00A444A5">
        <w:rPr>
          <w:i/>
          <w:iCs/>
        </w:rPr>
        <w:t>et al.</w:t>
      </w:r>
      <w:r w:rsidR="00A444A5" w:rsidRPr="00A444A5">
        <w:t xml:space="preserve">, 1995; Yamamoto </w:t>
      </w:r>
      <w:r w:rsidR="00A444A5" w:rsidRPr="00A444A5">
        <w:rPr>
          <w:i/>
          <w:iCs/>
        </w:rPr>
        <w:t>et al.</w:t>
      </w:r>
      <w:r w:rsidR="00A444A5" w:rsidRPr="00A444A5">
        <w:t xml:space="preserve">, 2002, 2007; Frezzotti </w:t>
      </w:r>
      <w:r w:rsidR="00A444A5" w:rsidRPr="00A444A5">
        <w:rPr>
          <w:i/>
          <w:iCs/>
        </w:rPr>
        <w:t>et al.</w:t>
      </w:r>
      <w:r w:rsidR="00A444A5" w:rsidRPr="00A444A5">
        <w:t xml:space="preserve">, 2003; Klügel </w:t>
      </w:r>
      <w:r w:rsidR="00A444A5" w:rsidRPr="00A444A5">
        <w:rPr>
          <w:i/>
          <w:iCs/>
        </w:rPr>
        <w:t>et al.</w:t>
      </w:r>
      <w:r w:rsidR="00A444A5" w:rsidRPr="00A444A5">
        <w:t xml:space="preserve">, 2005, 2020; Bali </w:t>
      </w:r>
      <w:r w:rsidR="00A444A5" w:rsidRPr="00A444A5">
        <w:rPr>
          <w:i/>
          <w:iCs/>
        </w:rPr>
        <w:t>et al.</w:t>
      </w:r>
      <w:r w:rsidR="00A444A5" w:rsidRPr="00A444A5">
        <w:t xml:space="preserve">, 2008; Hansteen and Klügel, 2008; Ladenberger </w:t>
      </w:r>
      <w:r w:rsidR="00A444A5" w:rsidRPr="00A444A5">
        <w:rPr>
          <w:i/>
          <w:iCs/>
        </w:rPr>
        <w:t>et al.</w:t>
      </w:r>
      <w:r w:rsidR="00A444A5" w:rsidRPr="00A444A5">
        <w:t xml:space="preserve">, 2009; Hildner </w:t>
      </w:r>
      <w:r w:rsidR="00A444A5" w:rsidRPr="00A444A5">
        <w:rPr>
          <w:i/>
          <w:iCs/>
        </w:rPr>
        <w:t>et al.</w:t>
      </w:r>
      <w:r w:rsidR="00A444A5" w:rsidRPr="00A444A5">
        <w:t xml:space="preserve">, 2011, 2012; Zanon and Frezzotti, 2013; Levresse </w:t>
      </w:r>
      <w:r w:rsidR="00A444A5" w:rsidRPr="00A444A5">
        <w:rPr>
          <w:i/>
          <w:iCs/>
        </w:rPr>
        <w:t>et al.</w:t>
      </w:r>
      <w:r w:rsidR="00A444A5" w:rsidRPr="00A444A5">
        <w:t xml:space="preserve">, 2016; Boudoire </w:t>
      </w:r>
      <w:r w:rsidR="00A444A5" w:rsidRPr="00A444A5">
        <w:rPr>
          <w:i/>
          <w:iCs/>
        </w:rPr>
        <w:t>et al.</w:t>
      </w:r>
      <w:r w:rsidR="00A444A5" w:rsidRPr="00A444A5">
        <w:t xml:space="preserve">, 2023; Dayton </w:t>
      </w:r>
      <w:r w:rsidR="00A444A5" w:rsidRPr="00A444A5">
        <w:rPr>
          <w:i/>
          <w:iCs/>
        </w:rPr>
        <w:t>et al.</w:t>
      </w:r>
      <w:r w:rsidR="00A444A5" w:rsidRPr="00A444A5">
        <w:t xml:space="preserve">, 2023; Zanon </w:t>
      </w:r>
      <w:r w:rsidR="00A444A5" w:rsidRPr="00A444A5">
        <w:rPr>
          <w:i/>
          <w:iCs/>
        </w:rPr>
        <w:t>et al.</w:t>
      </w:r>
      <w:r w:rsidR="00A444A5" w:rsidRPr="00A444A5">
        <w:t>, 2024a)</w:t>
      </w:r>
      <w:r w:rsidR="00E56FD9">
        <w:rPr>
          <w:lang w:val="en-GB"/>
        </w:rPr>
        <w:fldChar w:fldCharType="end"/>
      </w:r>
      <w:ins w:id="152" w:author="Charlotte Devitre" w:date="2024-07-26T13:48:00Z" w16du:dateUtc="2024-07-26T20:48:00Z">
        <w:r w:rsidR="00A444A5">
          <w:rPr>
            <w:lang w:val="en-GB"/>
          </w:rPr>
          <w:t xml:space="preserve">. </w:t>
        </w:r>
      </w:ins>
      <w:ins w:id="153" w:author="Charlotte Devitre" w:date="2024-07-26T14:45:00Z" w16du:dateUtc="2024-07-26T21:45:00Z">
        <w:r w:rsidR="005B0ABA">
          <w:rPr>
            <w:lang w:val="en-GB"/>
          </w:rPr>
          <w:t>Micro</w:t>
        </w:r>
      </w:ins>
      <w:ins w:id="154" w:author="Charlotte Devitre" w:date="2024-07-26T14:54:00Z" w16du:dateUtc="2024-07-26T21:54:00Z">
        <w:r w:rsidR="00632C29">
          <w:rPr>
            <w:lang w:val="en-GB"/>
          </w:rPr>
          <w:t>-</w:t>
        </w:r>
      </w:ins>
      <w:ins w:id="155" w:author="Charlotte Devitre" w:date="2024-07-26T14:45:00Z" w16du:dateUtc="2024-07-26T21:45:00Z">
        <w:r w:rsidR="005B0ABA">
          <w:rPr>
            <w:lang w:val="en-GB"/>
          </w:rPr>
          <w:t xml:space="preserve">thermometry </w:t>
        </w:r>
      </w:ins>
      <w:ins w:id="156" w:author="Charlotte Devitre" w:date="2024-07-26T14:46:00Z" w16du:dateUtc="2024-07-26T21:46:00Z">
        <w:r w:rsidR="005B0ABA">
          <w:rPr>
            <w:lang w:val="en-GB"/>
          </w:rPr>
          <w:t xml:space="preserve">– which </w:t>
        </w:r>
      </w:ins>
      <w:ins w:id="157" w:author="Charlotte Devitre" w:date="2024-07-26T15:07:00Z" w16du:dateUtc="2024-07-26T22:07:00Z">
        <w:r w:rsidR="003839AC">
          <w:rPr>
            <w:lang w:val="en-GB"/>
          </w:rPr>
          <w:t>consists of measuring the temperature at which phase changes occur in a fluid under a microscope</w:t>
        </w:r>
      </w:ins>
      <w:ins w:id="158" w:author="Charlotte Devitre" w:date="2024-07-26T14:47:00Z" w16du:dateUtc="2024-07-26T21:47:00Z">
        <w:r w:rsidR="005B0ABA">
          <w:rPr>
            <w:lang w:val="en-GB"/>
          </w:rPr>
          <w:t xml:space="preserve">– </w:t>
        </w:r>
      </w:ins>
      <w:ins w:id="159" w:author="Charlotte Devitre" w:date="2024-07-26T14:48:00Z" w16du:dateUtc="2024-07-26T21:48:00Z">
        <w:r w:rsidR="005B0ABA">
          <w:rPr>
            <w:lang w:val="en-GB"/>
          </w:rPr>
          <w:t>can</w:t>
        </w:r>
      </w:ins>
      <w:ins w:id="160" w:author="Charlotte Devitre" w:date="2024-07-26T14:47:00Z" w16du:dateUtc="2024-07-26T21:47:00Z">
        <w:r w:rsidR="005B0ABA">
          <w:rPr>
            <w:lang w:val="en-GB"/>
          </w:rPr>
          <w:t xml:space="preserve"> </w:t>
        </w:r>
      </w:ins>
      <w:ins w:id="161" w:author="Charlotte Devitre" w:date="2024-07-26T14:48:00Z" w16du:dateUtc="2024-07-26T21:48:00Z">
        <w:r w:rsidR="005B0ABA">
          <w:rPr>
            <w:lang w:val="en-GB"/>
          </w:rPr>
          <w:t xml:space="preserve">determine the </w:t>
        </w:r>
      </w:ins>
      <w:ins w:id="162" w:author="Charlotte Devitre" w:date="2024-07-26T14:47:00Z" w16du:dateUtc="2024-07-26T21:47:00Z">
        <w:r w:rsidR="005B0ABA">
          <w:rPr>
            <w:lang w:val="en-GB"/>
          </w:rPr>
          <w:t>CO</w:t>
        </w:r>
        <w:r w:rsidR="005B0ABA" w:rsidRPr="005B0ABA">
          <w:rPr>
            <w:vertAlign w:val="subscript"/>
            <w:lang w:val="en-GB"/>
            <w:rPrChange w:id="163" w:author="Charlotte Devitre" w:date="2024-07-26T14:48:00Z" w16du:dateUtc="2024-07-26T21:48:00Z">
              <w:rPr>
                <w:lang w:val="en-GB"/>
              </w:rPr>
            </w:rPrChange>
          </w:rPr>
          <w:t>2</w:t>
        </w:r>
        <w:r w:rsidR="005B0ABA">
          <w:rPr>
            <w:lang w:val="en-GB"/>
          </w:rPr>
          <w:t xml:space="preserve"> density of fluid inclusions with bulk densities above critical</w:t>
        </w:r>
      </w:ins>
      <w:ins w:id="164" w:author="Charlotte Devitre" w:date="2024-07-26T14:48:00Z" w16du:dateUtc="2024-07-26T21:48:00Z">
        <w:r w:rsidR="005B0ABA">
          <w:rPr>
            <w:lang w:val="en-GB"/>
          </w:rPr>
          <w:t xml:space="preserve"> (&gt;~0.45 g/cm</w:t>
        </w:r>
        <w:r w:rsidR="005B0ABA" w:rsidRPr="005B0ABA">
          <w:rPr>
            <w:vertAlign w:val="superscript"/>
            <w:lang w:val="en-GB"/>
            <w:rPrChange w:id="165" w:author="Charlotte Devitre" w:date="2024-07-26T14:48:00Z" w16du:dateUtc="2024-07-26T21:48:00Z">
              <w:rPr>
                <w:lang w:val="en-GB"/>
              </w:rPr>
            </w:rPrChange>
          </w:rPr>
          <w:t>3</w:t>
        </w:r>
        <w:r w:rsidR="005B0ABA">
          <w:rPr>
            <w:lang w:val="en-GB"/>
          </w:rPr>
          <w:t>)</w:t>
        </w:r>
      </w:ins>
      <w:ins w:id="166" w:author="Charlotte Devitre" w:date="2024-07-26T14:47:00Z" w16du:dateUtc="2024-07-26T21:47:00Z">
        <w:r w:rsidR="005B0ABA">
          <w:rPr>
            <w:lang w:val="en-GB"/>
          </w:rPr>
          <w:t xml:space="preserve"> </w:t>
        </w:r>
      </w:ins>
      <w:ins w:id="167" w:author="Charlotte Devitre" w:date="2024-07-26T14:48:00Z" w16du:dateUtc="2024-07-26T21:48:00Z">
        <w:r w:rsidR="005B0ABA">
          <w:rPr>
            <w:lang w:val="en-GB"/>
          </w:rPr>
          <w:t xml:space="preserve">with great accuracy </w:t>
        </w:r>
      </w:ins>
      <w:r w:rsidR="00632C29">
        <w:rPr>
          <w:lang w:val="en-GB"/>
        </w:rPr>
        <w:fldChar w:fldCharType="begin"/>
      </w:r>
      <w:r w:rsidR="00632C29">
        <w:rPr>
          <w:lang w:val="en-GB"/>
        </w:rPr>
        <w:instrText xml:space="preserve"> ADDIN ZOTERO_ITEM CSL_CITATION {"citationID":"LBP1nlN3","properties":{"formattedCitation":"(Bakker, 2021)","plainCitation":"(Bakker, 2021)","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632C29">
        <w:rPr>
          <w:noProof/>
          <w:lang w:val="en-GB"/>
        </w:rPr>
        <w:t>(</w:t>
      </w:r>
      <w:ins w:id="168" w:author="Charlotte Devitre" w:date="2024-07-26T14:49:00Z" w16du:dateUtc="2024-07-26T21:49:00Z">
        <w:r w:rsidR="00632C29">
          <w:rPr>
            <w:noProof/>
            <w:lang w:val="en-GB"/>
          </w:rPr>
          <w:t xml:space="preserve">e.g., </w:t>
        </w:r>
      </w:ins>
      <w:r w:rsidR="00632C29">
        <w:rPr>
          <w:noProof/>
          <w:lang w:val="en-GB"/>
        </w:rPr>
        <w:t>Bakker, 2021)</w:t>
      </w:r>
      <w:r w:rsidR="00632C29">
        <w:rPr>
          <w:lang w:val="en-GB"/>
        </w:rPr>
        <w:fldChar w:fldCharType="end"/>
      </w:r>
      <w:ins w:id="169" w:author="Charlotte Devitre" w:date="2024-07-26T14:51:00Z" w16du:dateUtc="2024-07-26T21:51:00Z">
        <w:r w:rsidR="00632C29">
          <w:rPr>
            <w:lang w:val="en-GB"/>
          </w:rPr>
          <w:t>.</w:t>
        </w:r>
      </w:ins>
      <w:ins w:id="170" w:author="Charlotte Devitre" w:date="2024-07-26T14:46:00Z" w16du:dateUtc="2024-07-26T21:46:00Z">
        <w:r w:rsidR="005B0ABA">
          <w:rPr>
            <w:lang w:val="en-GB"/>
          </w:rPr>
          <w:t xml:space="preserve"> </w:t>
        </w:r>
      </w:ins>
      <w:ins w:id="171" w:author="Charlotte Devitre" w:date="2024-07-26T14:51:00Z" w16du:dateUtc="2024-07-26T21:51:00Z">
        <w:r w:rsidR="00632C29">
          <w:rPr>
            <w:lang w:val="en-GB"/>
          </w:rPr>
          <w:t>However, it</w:t>
        </w:r>
      </w:ins>
      <w:ins w:id="172" w:author="Charlotte Devitre" w:date="2024-07-26T14:49:00Z" w16du:dateUtc="2024-07-26T21:49:00Z">
        <w:r w:rsidR="00632C29">
          <w:rPr>
            <w:lang w:val="en-GB"/>
          </w:rPr>
          <w:t xml:space="preserve"> is difficult </w:t>
        </w:r>
      </w:ins>
      <w:ins w:id="173" w:author="Charlotte Devitre" w:date="2024-07-26T14:52:00Z" w16du:dateUtc="2024-07-26T21:52:00Z">
        <w:r w:rsidR="00632C29">
          <w:rPr>
            <w:lang w:val="en-GB"/>
          </w:rPr>
          <w:t>to observe the</w:t>
        </w:r>
      </w:ins>
      <w:ins w:id="174" w:author="Charlotte Devitre" w:date="2024-07-26T14:53:00Z" w16du:dateUtc="2024-07-26T21:53:00Z">
        <w:r w:rsidR="00632C29">
          <w:rPr>
            <w:lang w:val="en-GB"/>
          </w:rPr>
          <w:t xml:space="preserve"> phase</w:t>
        </w:r>
      </w:ins>
      <w:ins w:id="175" w:author="Charlotte Devitre" w:date="2024-07-26T14:52:00Z" w16du:dateUtc="2024-07-26T21:52:00Z">
        <w:r w:rsidR="00632C29">
          <w:rPr>
            <w:lang w:val="en-GB"/>
          </w:rPr>
          <w:t xml:space="preserve"> transition in fluid inclusions t</w:t>
        </w:r>
      </w:ins>
      <w:ins w:id="176" w:author="Charlotte Devitre" w:date="2024-07-26T14:50:00Z" w16du:dateUtc="2024-07-26T21:50:00Z">
        <w:r w:rsidR="00632C29">
          <w:rPr>
            <w:lang w:val="en-GB"/>
          </w:rPr>
          <w:t xml:space="preserve">hat homogenize to </w:t>
        </w:r>
      </w:ins>
      <w:ins w:id="177" w:author="Charlotte Devitre" w:date="2024-07-26T14:52:00Z" w16du:dateUtc="2024-07-26T21:52:00Z">
        <w:r w:rsidR="00632C29">
          <w:rPr>
            <w:lang w:val="en-GB"/>
          </w:rPr>
          <w:t>the</w:t>
        </w:r>
      </w:ins>
      <w:ins w:id="178" w:author="Charlotte Devitre" w:date="2024-07-26T14:53:00Z" w16du:dateUtc="2024-07-26T21:53:00Z">
        <w:r w:rsidR="00632C29">
          <w:rPr>
            <w:lang w:val="en-GB"/>
          </w:rPr>
          <w:t xml:space="preserve"> </w:t>
        </w:r>
      </w:ins>
      <w:ins w:id="179" w:author="Charlotte Devitre" w:date="2024-07-26T14:50:00Z" w16du:dateUtc="2024-07-26T21:50:00Z">
        <w:r w:rsidR="00632C29">
          <w:rPr>
            <w:lang w:val="en-GB"/>
          </w:rPr>
          <w:t>vapour</w:t>
        </w:r>
      </w:ins>
      <w:ins w:id="180" w:author="Charlotte Devitre" w:date="2024-07-26T14:53:00Z" w16du:dateUtc="2024-07-26T21:53:00Z">
        <w:r w:rsidR="00632C29">
          <w:rPr>
            <w:lang w:val="en-GB"/>
          </w:rPr>
          <w:t xml:space="preserve"> phase</w:t>
        </w:r>
      </w:ins>
      <w:ins w:id="181" w:author="Charlotte Devitre" w:date="2024-07-26T14:50:00Z" w16du:dateUtc="2024-07-26T21:50:00Z">
        <w:r w:rsidR="00632C29">
          <w:rPr>
            <w:lang w:val="en-GB"/>
          </w:rPr>
          <w:t xml:space="preserve"> and therefore </w:t>
        </w:r>
      </w:ins>
      <w:ins w:id="182" w:author="Charlotte Devitre" w:date="2024-07-26T14:53:00Z" w16du:dateUtc="2024-07-26T21:53:00Z">
        <w:r w:rsidR="00632C29">
          <w:rPr>
            <w:lang w:val="en-GB"/>
          </w:rPr>
          <w:t xml:space="preserve">the technique is </w:t>
        </w:r>
      </w:ins>
      <w:ins w:id="183" w:author="Charlotte Devitre" w:date="2024-07-26T14:50:00Z" w16du:dateUtc="2024-07-26T21:50:00Z">
        <w:r w:rsidR="00632C29">
          <w:rPr>
            <w:lang w:val="en-GB"/>
          </w:rPr>
          <w:t xml:space="preserve">limited in its applicability to </w:t>
        </w:r>
      </w:ins>
      <w:ins w:id="184" w:author="Charlotte Devitre" w:date="2024-07-26T14:57:00Z" w16du:dateUtc="2024-07-26T21:57:00Z">
        <w:r w:rsidR="00632C29">
          <w:rPr>
            <w:lang w:val="en-GB"/>
          </w:rPr>
          <w:t xml:space="preserve">estimate </w:t>
        </w:r>
      </w:ins>
      <w:ins w:id="185" w:author="Charlotte Devitre" w:date="2024-07-26T14:50:00Z" w16du:dateUtc="2024-07-26T21:50:00Z">
        <w:r w:rsidR="00632C29">
          <w:rPr>
            <w:lang w:val="en-GB"/>
          </w:rPr>
          <w:t>the shallow structure of magmatic plum</w:t>
        </w:r>
      </w:ins>
      <w:ins w:id="186" w:author="Charlotte Devitre" w:date="2024-07-26T14:51:00Z" w16du:dateUtc="2024-07-26T21:51:00Z">
        <w:r w:rsidR="00632C29">
          <w:rPr>
            <w:lang w:val="en-GB"/>
          </w:rPr>
          <w:t>bing systems (&lt;5-7 km).</w:t>
        </w:r>
      </w:ins>
      <w:ins w:id="187" w:author="Charlotte Devitre" w:date="2024-07-26T14:55:00Z" w16du:dateUtc="2024-07-26T21:55:00Z">
        <w:r w:rsidR="00632C29" w:rsidDel="00E56FD9">
          <w:rPr>
            <w:lang w:val="en-GB"/>
          </w:rPr>
          <w:t xml:space="preserve"> </w:t>
        </w:r>
      </w:ins>
      <w:del w:id="188" w:author="Charlotte Devitre" w:date="2024-07-26T15:11:00Z" w16du:dateUtc="2024-07-26T22:11:00Z">
        <w:r w:rsidR="00E67341" w:rsidDel="00E67341">
          <w:fldChar w:fldCharType="begin"/>
        </w:r>
        <w:r w:rsidR="00E67341" w:rsidDel="00E67341">
          <w:delInstrText xml:space="preserve"> ADDIN ZOTERO_ITEM CSL_CITATION {"citationID":"IkIQPKht","properties":{"formattedCitation":"(DeVitre and Wieser, 2024)","plainCitation":"(DeVitre and Wieser, 2024)","noteIndex":0},"citationItems":[{"id":"YRNO6Sw0/6BPk5OmJ","uris":["http://zotero.org/users/9451925/items/FWZK55EA"],"itemData":{"id":"YRNO6Sw0/6BPk5Om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E67341" w:rsidDel="00E67341">
          <w:fldChar w:fldCharType="separate"/>
        </w:r>
        <w:r w:rsidR="00E67341" w:rsidDel="00E67341">
          <w:rPr>
            <w:noProof/>
          </w:rPr>
          <w:delText>(DeVitre and Wieser, 2024)</w:delText>
        </w:r>
        <w:r w:rsidR="00E67341" w:rsidDel="00E67341">
          <w:fldChar w:fldCharType="end"/>
        </w:r>
      </w:del>
      <w:del w:id="189" w:author="Charlotte Devitre" w:date="2024-07-26T13:36:00Z" w16du:dateUtc="2024-07-26T20:36:00Z">
        <w:r w:rsidDel="00E56FD9">
          <w:rPr>
            <w:lang w:val="en-GB"/>
          </w:rPr>
          <w:fldChar w:fldCharType="begin"/>
        </w:r>
        <w:r w:rsidDel="00E56FD9">
          <w:rPr>
            <w:lang w:val="en-GB"/>
          </w:rPr>
          <w:delInstrText xml:space="preserve"> ADDIN ZOTERO_TEMP </w:delInstrText>
        </w:r>
        <w:r w:rsidDel="00E56FD9">
          <w:rPr>
            <w:lang w:val="en-GB"/>
          </w:rPr>
          <w:fldChar w:fldCharType="separate"/>
        </w:r>
        <w:r w:rsidDel="00E56FD9">
          <w:rPr>
            <w:noProof/>
            <w:lang w:val="en-GB"/>
          </w:rPr>
          <w:delText>{Citation}</w:delText>
        </w:r>
        <w:r w:rsidDel="00E56FD9">
          <w:rPr>
            <w:lang w:val="en-GB"/>
          </w:rPr>
          <w:fldChar w:fldCharType="end"/>
        </w:r>
      </w:del>
      <w:del w:id="190" w:author="Charlotte Devitre" w:date="2024-07-26T14:55:00Z" w16du:dateUtc="2024-07-26T21:55:00Z">
        <w:r w:rsidR="00B90F91" w:rsidRPr="00E92B49" w:rsidDel="00632C29">
          <w:rPr>
            <w:lang w:val="en-GB"/>
          </w:rPr>
          <w:delText>Recent</w:delText>
        </w:r>
      </w:del>
      <w:ins w:id="191" w:author="Charlotte Devitre" w:date="2024-07-26T14:55:00Z" w16du:dateUtc="2024-07-26T21:55:00Z">
        <w:r w:rsidR="00632C29">
          <w:rPr>
            <w:lang w:val="en-GB"/>
          </w:rPr>
          <w:t>D</w:t>
        </w:r>
      </w:ins>
      <w:del w:id="192" w:author="Charlotte Devitre" w:date="2024-07-26T14:55:00Z" w16du:dateUtc="2024-07-26T21:55:00Z">
        <w:r w:rsidR="00B90F91" w:rsidRPr="00E92B49" w:rsidDel="00632C29">
          <w:rPr>
            <w:lang w:val="en-GB"/>
          </w:rPr>
          <w:delText xml:space="preserve"> d</w:delText>
        </w:r>
      </w:del>
      <w:r w:rsidR="00B90F91" w:rsidRPr="00E92B49">
        <w:rPr>
          <w:lang w:val="en-GB"/>
        </w:rPr>
        <w:t>evelopments</w:t>
      </w:r>
      <w:ins w:id="193" w:author="Charlotte Devitre" w:date="2024-07-26T14:55:00Z" w16du:dateUtc="2024-07-26T21:55:00Z">
        <w:r w:rsidR="00632C29">
          <w:rPr>
            <w:lang w:val="en-GB"/>
          </w:rPr>
          <w:t xml:space="preserve"> </w:t>
        </w:r>
      </w:ins>
      <w:ins w:id="194" w:author="Charlotte Devitre" w:date="2024-07-26T14:56:00Z" w16du:dateUtc="2024-07-26T21:56:00Z">
        <w:r w:rsidR="00632C29">
          <w:rPr>
            <w:lang w:val="en-GB"/>
          </w:rPr>
          <w:t>in the past</w:t>
        </w:r>
      </w:ins>
      <w:ins w:id="195" w:author="Charlotte Devitre" w:date="2024-07-26T14:55:00Z" w16du:dateUtc="2024-07-26T21:55:00Z">
        <w:r w:rsidR="00632C29">
          <w:rPr>
            <w:lang w:val="en-GB"/>
          </w:rPr>
          <w:t xml:space="preserve"> </w:t>
        </w:r>
      </w:ins>
      <w:ins w:id="196" w:author="Charlotte Devitre" w:date="2024-07-26T14:59:00Z" w16du:dateUtc="2024-07-26T21:59:00Z">
        <w:r w:rsidR="003839AC">
          <w:rPr>
            <w:lang w:val="en-GB"/>
          </w:rPr>
          <w:t xml:space="preserve">two </w:t>
        </w:r>
      </w:ins>
      <w:ins w:id="197" w:author="Charlotte Devitre" w:date="2024-07-26T14:55:00Z" w16du:dateUtc="2024-07-26T21:55:00Z">
        <w:r w:rsidR="00632C29">
          <w:rPr>
            <w:lang w:val="en-GB"/>
          </w:rPr>
          <w:t>decade</w:t>
        </w:r>
      </w:ins>
      <w:ins w:id="198" w:author="Charlotte Devitre" w:date="2024-07-26T14:59:00Z" w16du:dateUtc="2024-07-26T21:59:00Z">
        <w:r w:rsidR="003839AC">
          <w:rPr>
            <w:lang w:val="en-GB"/>
          </w:rPr>
          <w:t>s</w:t>
        </w:r>
      </w:ins>
      <w:ins w:id="199" w:author="Charlotte Devitre" w:date="2024-07-26T14:56:00Z" w16du:dateUtc="2024-07-26T21:56:00Z">
        <w:r w:rsidR="00632C29">
          <w:rPr>
            <w:lang w:val="en-GB"/>
          </w:rPr>
          <w:t xml:space="preserve"> in the accuracy and precision of Raman</w:t>
        </w:r>
      </w:ins>
      <w:ins w:id="200" w:author="Charlotte Devitre" w:date="2024-07-26T15:08:00Z" w16du:dateUtc="2024-07-26T22:08:00Z">
        <w:r w:rsidR="003839AC">
          <w:rPr>
            <w:lang w:val="en-GB"/>
          </w:rPr>
          <w:t xml:space="preserve"> spectroscopy</w:t>
        </w:r>
      </w:ins>
      <w:ins w:id="201" w:author="Charlotte Devitre" w:date="2024-07-26T14:56:00Z" w16du:dateUtc="2024-07-26T21:56:00Z">
        <w:r w:rsidR="00632C29">
          <w:rPr>
            <w:lang w:val="en-GB"/>
          </w:rPr>
          <w:t xml:space="preserve"> measurements of CO</w:t>
        </w:r>
        <w:r w:rsidR="00632C29" w:rsidRPr="00632C29">
          <w:rPr>
            <w:vertAlign w:val="subscript"/>
            <w:lang w:val="en-GB"/>
            <w:rPrChange w:id="202" w:author="Charlotte Devitre" w:date="2024-07-26T14:56:00Z" w16du:dateUtc="2024-07-26T21:56:00Z">
              <w:rPr>
                <w:lang w:val="en-GB"/>
              </w:rPr>
            </w:rPrChange>
          </w:rPr>
          <w:t xml:space="preserve">2 </w:t>
        </w:r>
        <w:r w:rsidR="00632C29">
          <w:rPr>
            <w:lang w:val="en-GB"/>
          </w:rPr>
          <w:t>density</w:t>
        </w:r>
      </w:ins>
      <w:ins w:id="203" w:author="Charlotte Devitre" w:date="2024-07-26T15:00:00Z" w16du:dateUtc="2024-07-26T22:00:00Z">
        <w:r w:rsidR="003839AC">
          <w:rPr>
            <w:lang w:val="en-GB"/>
          </w:rPr>
          <w:t xml:space="preserve"> </w:t>
        </w:r>
      </w:ins>
      <w:ins w:id="204" w:author="Charlotte Devitre" w:date="2024-07-26T15:11:00Z" w16du:dateUtc="2024-07-26T22:11:00Z">
        <w:r w:rsidR="00E67341">
          <w:rPr>
            <w:lang w:val="en-GB"/>
          </w:rPr>
          <w:t xml:space="preserve">– 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ins>
      <w:r w:rsidR="003839AC">
        <w:rPr>
          <w:lang w:val="en-GB"/>
        </w:rPr>
        <w:fldChar w:fldCharType="begin"/>
      </w:r>
      <w:r w:rsidR="00516909">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RNO6Sw0/jHwxL1Ha","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ins w:id="205" w:author="Charlotte Devitre" w:date="2024-07-26T15:25:00Z" w16du:dateUtc="2024-07-26T22:25:00Z">
        <w:r w:rsidR="00516909">
          <w:t xml:space="preserve">e.g., </w:t>
        </w:r>
      </w:ins>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w:t>
      </w:r>
      <w:r w:rsidR="00516909" w:rsidRPr="00516909">
        <w:lastRenderedPageBreak/>
        <w:t xml:space="preserve">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B90F91" w:rsidRPr="00E92B49">
        <w:rPr>
          <w:lang w:val="en-GB"/>
        </w:rPr>
        <w:t xml:space="preserve"> have </w:t>
      </w:r>
      <w:ins w:id="206" w:author="Charlotte Devitre" w:date="2024-07-26T14:57:00Z" w16du:dateUtc="2024-07-26T21:57:00Z">
        <w:r w:rsidR="00632C29">
          <w:rPr>
            <w:lang w:val="en-GB"/>
          </w:rPr>
          <w:t xml:space="preserve">allowed </w:t>
        </w:r>
      </w:ins>
      <w:ins w:id="207" w:author="Charlotte Devitre" w:date="2024-07-26T14:58:00Z" w16du:dateUtc="2024-07-26T21:58:00Z">
        <w:r w:rsidR="00632C29">
          <w:rPr>
            <w:lang w:val="en-GB"/>
          </w:rPr>
          <w:t>to bridge this gap</w:t>
        </w:r>
      </w:ins>
      <w:ins w:id="208" w:author="Charlotte Devitre" w:date="2024-07-26T14:59:00Z" w16du:dateUtc="2024-07-26T21:59:00Z">
        <w:r w:rsidR="003839AC">
          <w:rPr>
            <w:lang w:val="en-GB"/>
          </w:rPr>
          <w:t xml:space="preserve"> and </w:t>
        </w:r>
      </w:ins>
      <w:ins w:id="209" w:author="Charlotte Devitre" w:date="2024-07-26T15:04:00Z" w16du:dateUtc="2024-07-26T22:04:00Z">
        <w:r w:rsidR="003839AC">
          <w:rPr>
            <w:lang w:val="en-GB"/>
          </w:rPr>
          <w:t xml:space="preserve">make it possible to </w:t>
        </w:r>
      </w:ins>
      <w:ins w:id="210" w:author="Charlotte Devitre" w:date="2024-07-26T14:59:00Z" w16du:dateUtc="2024-07-26T21:59:00Z">
        <w:r w:rsidR="003839AC">
          <w:rPr>
            <w:lang w:val="en-GB"/>
          </w:rPr>
          <w:t>gain access to shallow storage regions</w:t>
        </w:r>
      </w:ins>
      <w:ins w:id="211" w:author="Charlotte Devitre" w:date="2024-07-26T15:04:00Z" w16du:dateUtc="2024-07-26T22:04:00Z">
        <w:r w:rsidR="003839AC">
          <w:rPr>
            <w:lang w:val="en-GB"/>
          </w:rPr>
          <w:t xml:space="preserve"> with improved accuracy</w:t>
        </w:r>
      </w:ins>
      <w:del w:id="212" w:author="Charlotte Devitre" w:date="2024-07-26T15:12:00Z" w16du:dateUtc="2024-07-26T22:12:00Z">
        <w:r w:rsidR="003839AC" w:rsidDel="00E67341">
          <w:rPr>
            <w:lang w:val="en-GB"/>
          </w:rPr>
          <w:fldChar w:fldCharType="begin"/>
        </w:r>
        <w:r w:rsidR="003839AC" w:rsidDel="00E67341">
          <w:rPr>
            <w:lang w:val="en-GB"/>
          </w:rPr>
          <w:delInstrText xml:space="preserve"> ADDIN ZOTERO_ITEM CSL_CITATION {"citationID":"h2ZMxbgZ","properties":{"formattedCitation":"(DeVitre and Wieser, 2024)","plainCitation":"(DeVitre and Wieser, 2024)","noteIndex":0},"citationItems":[{"id":"YRNO6Sw0/6BPk5OmJ","uris":["http://zotero.org/users/9451925/items/FWZK55EA"],"itemData":{"id":"YRNO6Sw0/6BPk5Om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3839AC" w:rsidDel="00E67341">
          <w:rPr>
            <w:lang w:val="en-GB"/>
          </w:rPr>
          <w:fldChar w:fldCharType="separate"/>
        </w:r>
        <w:r w:rsidR="003839AC" w:rsidDel="00E67341">
          <w:rPr>
            <w:noProof/>
            <w:lang w:val="en-GB"/>
          </w:rPr>
          <w:delText>(DeVitre and Wieser, 2024)</w:delText>
        </w:r>
        <w:r w:rsidR="003839AC" w:rsidDel="00E67341">
          <w:rPr>
            <w:lang w:val="en-GB"/>
          </w:rPr>
          <w:fldChar w:fldCharType="end"/>
        </w:r>
      </w:del>
      <w:ins w:id="213" w:author="Charlotte Devitre" w:date="2024-07-26T14:59:00Z" w16du:dateUtc="2024-07-26T21:59:00Z">
        <w:r w:rsidR="003839AC">
          <w:rPr>
            <w:lang w:val="en-GB"/>
          </w:rPr>
          <w:t>.</w:t>
        </w:r>
      </w:ins>
      <w:ins w:id="214" w:author="Charlotte Devitre" w:date="2024-07-26T14:58:00Z" w16du:dateUtc="2024-07-26T21:58:00Z">
        <w:r w:rsidR="00632C29">
          <w:rPr>
            <w:lang w:val="en-GB"/>
          </w:rPr>
          <w:t xml:space="preserve"> Recent work </w:t>
        </w:r>
      </w:ins>
      <w:ins w:id="215" w:author="Charlotte Devitre" w:date="2024-07-26T15:06:00Z" w16du:dateUtc="2024-07-26T22:06:00Z">
        <w:r w:rsidR="003839AC">
          <w:rPr>
            <w:lang w:val="en-GB"/>
          </w:rPr>
          <w:t>demonstrated</w:t>
        </w:r>
      </w:ins>
      <w:del w:id="216" w:author="Charlotte Devitre" w:date="2024-07-26T15:06:00Z" w16du:dateUtc="2024-07-26T22:06:00Z">
        <w:r w:rsidR="00B90F91" w:rsidRPr="00E92B49" w:rsidDel="003839AC">
          <w:rPr>
            <w:lang w:val="en-GB"/>
          </w:rPr>
          <w:delText>shown</w:delText>
        </w:r>
      </w:del>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del w:id="217" w:author="Charlotte Devitre" w:date="2024-07-24T10:40:00Z" w16du:dateUtc="2024-07-24T17:40:00Z">
        <w:r w:rsidR="00834561" w:rsidDel="004F2B3A">
          <w:rPr>
            <w:lang w:val="en-GB"/>
          </w:rPr>
          <w:delText>-</w:delText>
        </w:r>
        <w:r w:rsidR="00834561" w:rsidRPr="00E92B49" w:rsidDel="004F2B3A">
          <w:rPr>
            <w:lang w:val="en-GB"/>
          </w:rPr>
          <w:delText>inclusion</w:delText>
        </w:r>
      </w:del>
      <w:ins w:id="218" w:author="Charlotte Devitre" w:date="2024-07-24T10:40:00Z" w16du:dateUtc="2024-07-24T17:40:00Z">
        <w:r w:rsidR="004F2B3A">
          <w:rPr>
            <w:lang w:val="en-GB"/>
          </w:rPr>
          <w:t xml:space="preserve"> inclusion</w:t>
        </w:r>
      </w:ins>
      <w:r w:rsidR="00B90F91" w:rsidRPr="00E92B49">
        <w:rPr>
          <w:lang w:val="en-GB"/>
        </w:rPr>
        <w:t xml:space="preserve">s </w:t>
      </w:r>
      <w:ins w:id="219" w:author="Charlotte Devitre" w:date="2024-07-26T15:04:00Z" w16du:dateUtc="2024-07-26T22:04:00Z">
        <w:r w:rsidR="003839AC">
          <w:rPr>
            <w:lang w:val="en-GB"/>
          </w:rPr>
          <w:t xml:space="preserve">returns </w:t>
        </w:r>
      </w:ins>
      <w:ins w:id="220" w:author="Charlotte Devitre" w:date="2024-07-26T15:05:00Z" w16du:dateUtc="2024-07-26T22:05:00Z">
        <w:r w:rsidR="003839AC">
          <w:rPr>
            <w:lang w:val="en-GB"/>
          </w:rPr>
          <w:t xml:space="preserve">the same results as melt inclusion barometry and </w:t>
        </w:r>
      </w:ins>
      <w:r w:rsidR="00B90F91" w:rsidRPr="00E92B49">
        <w:rPr>
          <w:lang w:val="en-GB"/>
        </w:rPr>
        <w:t>provide</w:t>
      </w:r>
      <w:ins w:id="221" w:author="Charlotte Devitre" w:date="2024-07-24T10:46:00Z" w16du:dateUtc="2024-07-24T17:46:00Z">
        <w:r w:rsidR="004F2B3A">
          <w:rPr>
            <w:lang w:val="en-GB"/>
          </w:rPr>
          <w:t xml:space="preserve"> </w:t>
        </w:r>
      </w:ins>
      <w:del w:id="222" w:author="Charlotte Devitre" w:date="2024-07-24T10:46:00Z" w16du:dateUtc="2024-07-24T17:46:00Z">
        <w:r w:rsidR="00B90F91" w:rsidRPr="00E92B49" w:rsidDel="004F2B3A">
          <w:rPr>
            <w:lang w:val="en-GB"/>
          </w:rPr>
          <w:delText xml:space="preserve">s an alternative, with </w:delText>
        </w:r>
      </w:del>
      <w:r w:rsidR="00B90F91" w:rsidRPr="00E92B49">
        <w:rPr>
          <w:lang w:val="en-GB"/>
        </w:rPr>
        <w:t xml:space="preserve">much smaller uncertainties than mineral barometry, </w:t>
      </w:r>
      <w:del w:id="223" w:author="Charlotte Devitre" w:date="2024-07-26T15:05:00Z" w16du:dateUtc="2024-07-26T22:05:00Z">
        <w:r w:rsidR="00B90F91" w:rsidRPr="00E92B49" w:rsidDel="003839AC">
          <w:rPr>
            <w:lang w:val="en-GB"/>
          </w:rPr>
          <w:delText>and requir</w:delText>
        </w:r>
      </w:del>
      <w:ins w:id="224" w:author="Charlotte Devitre" w:date="2024-07-26T15:05:00Z" w16du:dateUtc="2024-07-26T22:05:00Z">
        <w:r w:rsidR="003839AC">
          <w:rPr>
            <w:lang w:val="en-GB"/>
          </w:rPr>
          <w:t>while requiring</w:t>
        </w:r>
      </w:ins>
      <w:del w:id="225" w:author="Charlotte Devitre" w:date="2024-07-24T10:46:00Z" w16du:dateUtc="2024-07-24T17:46:00Z">
        <w:r w:rsidR="00B90F91" w:rsidRPr="00E92B49" w:rsidDel="004F2B3A">
          <w:rPr>
            <w:lang w:val="en-GB"/>
          </w:rPr>
          <w:delText>ing</w:delText>
        </w:r>
      </w:del>
      <w:r w:rsidR="00B90F91" w:rsidRPr="00E92B49">
        <w:rPr>
          <w:lang w:val="en-GB"/>
        </w:rPr>
        <w:t xml:space="preserve"> far less time and resources than </w:t>
      </w:r>
      <w:r w:rsidR="00092A2D">
        <w:rPr>
          <w:lang w:val="en-GB"/>
        </w:rPr>
        <w:t>melt</w:t>
      </w:r>
      <w:del w:id="226" w:author="Charlotte Devitre" w:date="2024-07-24T10:40:00Z" w16du:dateUtc="2024-07-24T17:40:00Z">
        <w:r w:rsidR="00092A2D" w:rsidDel="004F2B3A">
          <w:rPr>
            <w:lang w:val="en-GB"/>
          </w:rPr>
          <w:delText>-inclusion</w:delText>
        </w:r>
      </w:del>
      <w:ins w:id="227" w:author="Charlotte Devitre" w:date="2024-07-24T10:40:00Z" w16du:dateUtc="2024-07-24T17:40:00Z">
        <w:r w:rsidR="004F2B3A">
          <w:rPr>
            <w:lang w:val="en-GB"/>
          </w:rPr>
          <w:t xml:space="preserve"> inclusion</w:t>
        </w:r>
      </w:ins>
      <w:r w:rsidR="00B90F91" w:rsidRPr="007B522C">
        <w:rPr>
          <w:lang w:val="en-GB"/>
        </w:rPr>
        <w:t xml:space="preserve"> analyses </w:t>
      </w:r>
      <w:r w:rsidR="00B90F91" w:rsidRPr="007B522C">
        <w:rPr>
          <w:lang w:val="en-GB"/>
        </w:rPr>
        <w:fldChar w:fldCharType="begin"/>
      </w:r>
      <w:r w:rsidR="003839AC">
        <w:rPr>
          <w:lang w:val="en-GB"/>
        </w:rPr>
        <w:instrText xml:space="preserve"> ADDIN ZOTERO_ITEM CSL_CITATION {"citationID":"BDObZafo","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839AC">
        <w:rPr>
          <w:rFonts w:ascii="Cambria Math" w:hAnsi="Cambria Math" w:cs="Cambria Math"/>
          <w:lang w:val="en-GB"/>
        </w:rPr>
        <w:instrText>∼</w:instrText>
      </w:r>
      <w:r w:rsidR="003839AC">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839AC">
        <w:rPr>
          <w:rFonts w:ascii="Cambria Math" w:hAnsi="Cambria Math" w:cs="Cambria Math"/>
          <w:lang w:val="en-GB"/>
        </w:rPr>
        <w:instrText>∼</w:instrText>
      </w:r>
      <w:r w:rsidR="003839AC">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3839AC" w:rsidRPr="003839AC">
        <w:t xml:space="preserve">(DeVitre and Wieser, 2024; Lerner </w:t>
      </w:r>
      <w:r w:rsidR="003839AC" w:rsidRPr="003839AC">
        <w:rPr>
          <w:i/>
          <w:iCs/>
        </w:rPr>
        <w:t>et al.</w:t>
      </w:r>
      <w:r w:rsidR="003839AC" w:rsidRPr="003839AC">
        <w:t>, 2024)</w:t>
      </w:r>
      <w:r w:rsidR="00B90F91" w:rsidRPr="007B522C">
        <w:fldChar w:fldCharType="end"/>
      </w:r>
      <w:r w:rsidR="00B90F91" w:rsidRPr="007B522C">
        <w:t>.</w:t>
      </w:r>
      <w:r w:rsidR="00B90F91" w:rsidRPr="00E92B49">
        <w:t xml:space="preserve"> </w:t>
      </w:r>
      <w:ins w:id="228" w:author="Charlotte Devitre" w:date="2024-07-26T15:12:00Z" w16du:dateUtc="2024-07-26T22:12:00Z">
        <w:r w:rsidR="00E67341">
          <w:t xml:space="preserve">Although </w:t>
        </w:r>
      </w:ins>
      <w:ins w:id="229" w:author="Charlotte Devitre" w:date="2024-07-26T15:13:00Z" w16du:dateUtc="2024-07-26T22:13:00Z">
        <w:r w:rsidR="00E67341">
          <w:t>micro thermometry</w:t>
        </w:r>
      </w:ins>
      <w:ins w:id="230" w:author="Charlotte Devitre" w:date="2024-07-26T15:12:00Z" w16du:dateUtc="2024-07-26T22:12:00Z">
        <w:r w:rsidR="00E67341">
          <w:t xml:space="preserve"> is </w:t>
        </w:r>
      </w:ins>
      <w:ins w:id="231" w:author="Charlotte Devitre" w:date="2024-07-26T15:13:00Z" w16du:dateUtc="2024-07-26T22:13:00Z">
        <w:r w:rsidR="00E67341">
          <w:t>generally more</w:t>
        </w:r>
      </w:ins>
      <w:ins w:id="232" w:author="Charlotte Devitre" w:date="2024-07-26T15:12:00Z" w16du:dateUtc="2024-07-26T22:12:00Z">
        <w:r w:rsidR="00E67341">
          <w:t xml:space="preserve"> accurate for high-density CO</w:t>
        </w:r>
        <w:r w:rsidR="00E67341" w:rsidRPr="00E67341">
          <w:rPr>
            <w:vertAlign w:val="subscript"/>
            <w:rPrChange w:id="233" w:author="Charlotte Devitre" w:date="2024-07-26T15:13:00Z" w16du:dateUtc="2024-07-26T22:13:00Z">
              <w:rPr/>
            </w:rPrChange>
          </w:rPr>
          <w:t>2</w:t>
        </w:r>
        <w:r w:rsidR="00E67341">
          <w:t xml:space="preserve"> fluids</w:t>
        </w:r>
      </w:ins>
      <w:ins w:id="234" w:author="Charlotte Devitre" w:date="2024-07-26T15:13:00Z" w16du:dateUtc="2024-07-26T22:13:00Z">
        <w:r w:rsidR="00E67341">
          <w:t xml:space="preserve"> (&gt;0.6 g/cm</w:t>
        </w:r>
        <w:r w:rsidR="00E67341" w:rsidRPr="00E67341">
          <w:rPr>
            <w:vertAlign w:val="superscript"/>
            <w:rPrChange w:id="235" w:author="Charlotte Devitre" w:date="2024-07-26T15:13:00Z" w16du:dateUtc="2024-07-26T22:13:00Z">
              <w:rPr/>
            </w:rPrChange>
          </w:rPr>
          <w:t>3</w:t>
        </w:r>
        <w:r w:rsidR="00E67341">
          <w:t>)</w:t>
        </w:r>
      </w:ins>
      <w:ins w:id="236" w:author="Charlotte Devitre" w:date="2024-07-26T15:12:00Z" w16du:dateUtc="2024-07-26T22:12:00Z">
        <w:r w:rsidR="00E67341">
          <w:t xml:space="preserve">, Raman </w:t>
        </w:r>
      </w:ins>
      <w:ins w:id="237" w:author="Charlotte Devitre" w:date="2024-07-26T15:13:00Z" w16du:dateUtc="2024-07-26T22:13:00Z">
        <w:r w:rsidR="00E67341">
          <w:t>spectroscopy</w:t>
        </w:r>
      </w:ins>
      <w:ins w:id="238" w:author="Charlotte Devitre" w:date="2024-07-26T15:12:00Z" w16du:dateUtc="2024-07-26T22:12:00Z">
        <w:r w:rsidR="00E67341">
          <w:t xml:space="preserve"> has the advantage of being able to easily probe </w:t>
        </w:r>
      </w:ins>
      <w:ins w:id="239" w:author="Charlotte Devitre" w:date="2024-07-26T15:14:00Z" w16du:dateUtc="2024-07-26T22:14:00Z">
        <w:r w:rsidR="00E67341">
          <w:t xml:space="preserve">nearly </w:t>
        </w:r>
      </w:ins>
      <w:ins w:id="240" w:author="Charlotte Devitre" w:date="2024-07-26T15:13:00Z" w16du:dateUtc="2024-07-26T22:13:00Z">
        <w:r w:rsidR="00E67341">
          <w:t>the entire range of geologically rel</w:t>
        </w:r>
      </w:ins>
      <w:ins w:id="241" w:author="Charlotte Devitre" w:date="2024-07-26T15:14:00Z" w16du:dateUtc="2024-07-26T22:14:00Z">
        <w:r w:rsidR="00E67341">
          <w:t>evant CO</w:t>
        </w:r>
        <w:r w:rsidR="00E67341" w:rsidRPr="00E67341">
          <w:rPr>
            <w:vertAlign w:val="subscript"/>
            <w:rPrChange w:id="242" w:author="Charlotte Devitre" w:date="2024-07-26T15:14:00Z" w16du:dateUtc="2024-07-26T22:14:00Z">
              <w:rPr/>
            </w:rPrChange>
          </w:rPr>
          <w:t>2</w:t>
        </w:r>
        <w:r w:rsidR="00E67341">
          <w:t xml:space="preserve"> densities (from very low to high)</w:t>
        </w:r>
      </w:ins>
      <w:ins w:id="243" w:author="Charlotte Devitre" w:date="2024-07-26T15:15:00Z" w16du:dateUtc="2024-07-26T22:15:00Z">
        <w:r w:rsidR="00E67341">
          <w:t xml:space="preserve">. </w:t>
        </w:r>
      </w:ins>
      <w:ins w:id="244" w:author="Charlotte Devitre" w:date="2024-07-26T15:17:00Z" w16du:dateUtc="2024-07-26T22:17:00Z">
        <w:r w:rsidR="00E67341">
          <w:t>The CO</w:t>
        </w:r>
        <w:r w:rsidR="00E67341" w:rsidRPr="00E67341">
          <w:rPr>
            <w:vertAlign w:val="subscript"/>
            <w:rPrChange w:id="245" w:author="Charlotte Devitre" w:date="2024-07-26T15:17:00Z" w16du:dateUtc="2024-07-26T22:17:00Z">
              <w:rPr/>
            </w:rPrChange>
          </w:rPr>
          <w:t>2</w:t>
        </w:r>
        <w:r w:rsidR="00E67341">
          <w:t xml:space="preserve"> density obtained from either technique, </w:t>
        </w:r>
      </w:ins>
      <w:del w:id="246" w:author="Charlotte Devitre" w:date="2024-07-26T15:16:00Z" w16du:dateUtc="2024-07-26T22:16:00Z">
        <w:r w:rsidR="00B90F91" w:rsidRPr="00E92B49" w:rsidDel="00E67341">
          <w:delText xml:space="preserve">This method </w:delText>
        </w:r>
      </w:del>
      <w:del w:id="247" w:author="Charlotte Devitre" w:date="2024-07-26T15:09:00Z" w16du:dateUtc="2024-07-26T22:09:00Z">
        <w:r w:rsidR="00B90F91" w:rsidRPr="00E92B49" w:rsidDel="00E67341">
          <w:delText xml:space="preserve">uses spectral features of </w:delText>
        </w:r>
        <w:r w:rsidR="00B90F91" w:rsidRPr="00E92B49" w:rsidDel="00E67341">
          <w:rPr>
            <w:lang w:val="en-GB"/>
          </w:rPr>
          <w:delText>CO</w:delText>
        </w:r>
        <w:r w:rsidR="00B90F91" w:rsidRPr="00E92B49" w:rsidDel="00E67341">
          <w:rPr>
            <w:vertAlign w:val="subscript"/>
            <w:lang w:val="en-GB"/>
          </w:rPr>
          <w:delText>2</w:delText>
        </w:r>
        <w:r w:rsidR="00B90F91" w:rsidRPr="00E92B49" w:rsidDel="00E67341">
          <w:delText xml:space="preserve"> fluids to calculate a </w:delText>
        </w:r>
        <w:r w:rsidR="00B90F91" w:rsidRPr="00E92B49" w:rsidDel="00E67341">
          <w:rPr>
            <w:lang w:val="en-GB"/>
          </w:rPr>
          <w:delText>CO</w:delText>
        </w:r>
        <w:r w:rsidR="00B90F91" w:rsidRPr="00E92B49" w:rsidDel="00E67341">
          <w:rPr>
            <w:vertAlign w:val="subscript"/>
            <w:lang w:val="en-GB"/>
          </w:rPr>
          <w:delText>2</w:delText>
        </w:r>
        <w:r w:rsidR="00B90F91" w:rsidRPr="00E92B49" w:rsidDel="00E67341">
          <w:delText xml:space="preserve"> density using an instrument</w:delText>
        </w:r>
      </w:del>
      <w:del w:id="248" w:author="Charlotte Devitre" w:date="2024-07-24T10:48:00Z" w16du:dateUtc="2024-07-24T17:48:00Z">
        <w:r w:rsidR="00B90F91" w:rsidRPr="00E92B49" w:rsidDel="004F2B3A">
          <w:delText xml:space="preserve"> </w:delText>
        </w:r>
      </w:del>
      <w:del w:id="249" w:author="Charlotte Devitre" w:date="2024-07-26T15:09:00Z" w16du:dateUtc="2024-07-26T22:09:00Z">
        <w:r w:rsidR="00B90F91" w:rsidRPr="00E92B49" w:rsidDel="00E67341">
          <w:delText xml:space="preserve">specific calibration </w:delText>
        </w:r>
        <w:r w:rsidR="00B90F91" w:rsidRPr="00E92B49" w:rsidDel="00E67341">
          <w:rPr>
            <w:lang w:val="en-GB"/>
          </w:rPr>
          <w:fldChar w:fldCharType="begin"/>
        </w:r>
        <w:r w:rsidR="007C554B" w:rsidDel="00E67341">
          <w:delInstrText xml:space="preserve"> ADDIN ZOTERO_ITEM CSL_CITATION {"citationID":"JL5zVcMl","properties":{"formattedCitation":"(DeVitre {\\i{}et al.}, 2021)","plainCitation":"(DeVitre et al., 2021)","noteIndex":0},"citationItems":[{"id":"YRNO6Sw0/jHwxL1Ha","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00B90F91" w:rsidRPr="00E92B49" w:rsidDel="00E67341">
          <w:rPr>
            <w:lang w:val="en-GB"/>
          </w:rPr>
          <w:fldChar w:fldCharType="separate"/>
        </w:r>
        <w:r w:rsidR="00C3296A" w:rsidRPr="000171B5" w:rsidDel="00E67341">
          <w:delText xml:space="preserve">(DeVitre </w:delText>
        </w:r>
        <w:r w:rsidR="00C3296A" w:rsidRPr="000171B5" w:rsidDel="00E67341">
          <w:rPr>
            <w:i/>
          </w:rPr>
          <w:delText>et al.</w:delText>
        </w:r>
        <w:r w:rsidR="00C3296A" w:rsidRPr="000171B5" w:rsidDel="00E67341">
          <w:delText>, 2021)</w:delText>
        </w:r>
        <w:r w:rsidR="00B90F91" w:rsidRPr="00E92B49" w:rsidDel="00E67341">
          <w:fldChar w:fldCharType="end"/>
        </w:r>
        <w:r w:rsidR="00B90F91" w:rsidRPr="00E92B49" w:rsidDel="00E67341">
          <w:rPr>
            <w:lang w:val="en-GB"/>
          </w:rPr>
          <w:delText xml:space="preserve">. </w:delText>
        </w:r>
      </w:del>
      <w:ins w:id="250" w:author="Charlotte Devitre" w:date="2024-07-26T15:17:00Z" w16du:dateUtc="2024-07-26T22:17:00Z">
        <w:r w:rsidR="00E67341">
          <w:rPr>
            <w:lang w:val="en-GB"/>
          </w:rPr>
          <w:t>a</w:t>
        </w:r>
      </w:ins>
      <w:del w:id="251" w:author="Charlotte Devitre" w:date="2024-07-26T15:17:00Z" w16du:dateUtc="2024-07-26T22:17:00Z">
        <w:r w:rsidR="00B90F91" w:rsidRPr="00E92B49" w:rsidDel="00E67341">
          <w:rPr>
            <w:lang w:val="en-GB"/>
          </w:rPr>
          <w:delText>A</w:delText>
        </w:r>
      </w:del>
      <w:r w:rsidR="00B90F91" w:rsidRPr="00E92B49">
        <w:rPr>
          <w:lang w:val="en-GB"/>
        </w:rPr>
        <w:t xml:space="preserve">long with an estimate of entrapment temperature, </w:t>
      </w:r>
      <w:del w:id="252" w:author="Charlotte Devitre" w:date="2024-07-26T15:17:00Z" w16du:dateUtc="2024-07-26T22:17:00Z">
        <w:r w:rsidR="00B90F91" w:rsidRPr="00E92B49" w:rsidDel="00E67341">
          <w:rPr>
            <w:lang w:val="en-GB"/>
          </w:rPr>
          <w:delText xml:space="preserve">this density </w:delText>
        </w:r>
      </w:del>
      <w:r w:rsidR="00B90F91" w:rsidRPr="00E92B49">
        <w:rPr>
          <w:lang w:val="en-GB"/>
        </w:rPr>
        <w:t>is converted into an entrapment pressure using a CO</w:t>
      </w:r>
      <w:r w:rsidR="00B90F91" w:rsidRPr="00E92B49">
        <w:rPr>
          <w:vertAlign w:val="subscript"/>
          <w:lang w:val="en-GB"/>
        </w:rPr>
        <w:t>2</w:t>
      </w:r>
      <w:r w:rsidR="00B90F91" w:rsidRPr="00E92B49">
        <w:rPr>
          <w:lang w:val="en-GB"/>
        </w:rPr>
        <w:t xml:space="preserve"> Equation of State (EOS</w:t>
      </w:r>
      <w:r w:rsidR="00B90F91" w:rsidRPr="007B522C">
        <w:rPr>
          <w:lang w:val="en-GB"/>
        </w:rPr>
        <w:t xml:space="preserve">, Fig. 1). One major advantage </w:t>
      </w:r>
      <w:ins w:id="253" w:author="Charlotte Devitre" w:date="2024-07-26T15:17:00Z" w16du:dateUtc="2024-07-26T22:17:00Z">
        <w:r w:rsidR="00E67341">
          <w:rPr>
            <w:lang w:val="en-GB"/>
          </w:rPr>
          <w:t xml:space="preserve">of fluid inclusion barometry </w:t>
        </w:r>
      </w:ins>
      <w:r w:rsidR="00B90F91" w:rsidRPr="007B522C">
        <w:rPr>
          <w:lang w:val="en-GB"/>
        </w:rPr>
        <w:t>is that the conversion of CO</w:t>
      </w:r>
      <w:r w:rsidR="00B90F91" w:rsidRPr="007B522C">
        <w:rPr>
          <w:vertAlign w:val="subscript"/>
          <w:lang w:val="en-GB"/>
        </w:rPr>
        <w:t>2</w:t>
      </w:r>
      <w:r w:rsidR="00B90F91" w:rsidRPr="007B522C">
        <w:t xml:space="preserve"> density to pressure is relatively insensitive to </w:t>
      </w:r>
      <w:r w:rsidR="00B90F91" w:rsidRPr="007B522C">
        <w:rPr>
          <w:lang w:val="en-GB"/>
        </w:rPr>
        <w:t>the choice of entrapment temperature, a parameter which may not be known at the onset of a new eruptive episode (Fig. 1a</w:t>
      </w:r>
      <w:r w:rsidR="00B90F91" w:rsidRPr="007B522C">
        <w:t>-b</w:t>
      </w:r>
      <w:r w:rsidR="00B90F91" w:rsidRPr="007B522C">
        <w:rPr>
          <w:lang w:val="en-GB"/>
        </w:rPr>
        <w:t>).</w:t>
      </w:r>
      <w:r w:rsidR="007D29B0">
        <w:rPr>
          <w:lang w:val="en-GB"/>
        </w:rPr>
        <w:t xml:space="preserve"> The difference in pressure for EOS calculations considering </w:t>
      </w:r>
      <w:r w:rsidR="00B90F91" w:rsidRPr="007B522C">
        <w:rPr>
          <w:lang w:val="en-GB"/>
        </w:rPr>
        <w:t xml:space="preserve">the lower and upper limit of liquidus temperatures for olivine-saturated melts erupted at Kīlauea volcano throughout its history (~1100 and 1350 ˚C; </w:t>
      </w:r>
      <w:r w:rsidR="00B90F91" w:rsidRPr="007B522C">
        <w:rPr>
          <w:lang w:val="en-GB"/>
        </w:rPr>
        <w:fldChar w:fldCharType="begin"/>
      </w:r>
      <w:r w:rsidR="007C554B">
        <w:rPr>
          <w:lang w:val="en-GB"/>
        </w:rPr>
        <w:instrText xml:space="preserve"> ADDIN ZOTERO_ITEM CSL_CITATION {"citationID":"ZxrqqlHJ","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lang w:val="en-GB"/>
        </w:rPr>
        <w:fldChar w:fldCharType="separate"/>
      </w:r>
      <w:del w:id="254" w:author="Charlotte Devitre" w:date="2024-07-24T10:49:00Z" w16du:dateUtc="2024-07-24T17:49:00Z">
        <w:r w:rsidR="00C3296A" w:rsidRPr="00C3296A" w:rsidDel="004F2B3A">
          <w:delText>(</w:delText>
        </w:r>
      </w:del>
      <w:r w:rsidR="00C3296A" w:rsidRPr="00C3296A">
        <w:t>DeVitre and Wieser, 2024</w:t>
      </w:r>
      <w:del w:id="255" w:author="Charlotte Devitre" w:date="2024-07-24T10:49:00Z" w16du:dateUtc="2024-07-24T17:49:00Z">
        <w:r w:rsidR="00C3296A" w:rsidRPr="00C3296A" w:rsidDel="004F2B3A">
          <w:delText>)</w:delText>
        </w:r>
      </w:del>
      <w:r w:rsidR="00B90F91" w:rsidRPr="007B522C">
        <w:fldChar w:fldCharType="end"/>
      </w:r>
      <w:r w:rsidR="00B90F91" w:rsidRPr="007B522C">
        <w:rPr>
          <w:lang w:val="en-GB"/>
        </w:rPr>
        <w:t>)</w:t>
      </w:r>
      <w:r w:rsidR="007D29B0">
        <w:rPr>
          <w:lang w:val="en-GB"/>
        </w:rPr>
        <w:t xml:space="preserve"> </w:t>
      </w:r>
      <w:r w:rsidR="00B90F91" w:rsidRPr="007B522C">
        <w:rPr>
          <w:lang w:val="en-GB"/>
        </w:rPr>
        <w:t>is at most ~20 %, which corresponds to ~0.2</w:t>
      </w:r>
      <w:r w:rsidR="007D29B0">
        <w:rPr>
          <w:lang w:val="en-GB"/>
        </w:rPr>
        <w:t>-</w:t>
      </w:r>
      <w:r w:rsidR="00B90F91" w:rsidRPr="007B522C">
        <w:rPr>
          <w:lang w:val="en-GB"/>
        </w:rPr>
        <w:t xml:space="preserve">0.4 km at depths representative of the Halemaʻumaʻu reservoir </w:t>
      </w:r>
      <w:r w:rsidR="00CB6366">
        <w:rPr>
          <w:lang w:val="en-GB"/>
        </w:rPr>
        <w:t>(</w:t>
      </w:r>
      <w:r w:rsidR="00B90F91" w:rsidRPr="007B522C">
        <w:rPr>
          <w:lang w:val="en-GB"/>
        </w:rPr>
        <w:t>1-2 km), and ~0.6-1</w:t>
      </w:r>
      <w:ins w:id="256" w:author="Charlotte Devitre" w:date="2024-07-24T10:49:00Z" w16du:dateUtc="2024-07-24T17:49:00Z">
        <w:r w:rsidR="004F2B3A">
          <w:rPr>
            <w:lang w:val="en-GB"/>
          </w:rPr>
          <w:t xml:space="preserve">.0 </w:t>
        </w:r>
      </w:ins>
      <w:r w:rsidR="00B90F91" w:rsidRPr="007B522C">
        <w:rPr>
          <w:lang w:val="en-GB"/>
        </w:rPr>
        <w:t xml:space="preserve"> km at the depths of the </w:t>
      </w:r>
      <w:del w:id="257" w:author="Charlotte Devitre" w:date="2024-07-24T10:49:00Z" w16du:dateUtc="2024-07-24T17:49:00Z">
        <w:r w:rsidR="007C5202" w:rsidDel="004F2B3A">
          <w:rPr>
            <w:lang w:val="en-GB"/>
          </w:rPr>
          <w:delText>S</w:delText>
        </w:r>
        <w:r w:rsidR="00B90F91" w:rsidRPr="007B522C" w:rsidDel="004F2B3A">
          <w:rPr>
            <w:lang w:val="en-GB"/>
          </w:rPr>
          <w:delText>outh</w:delText>
        </w:r>
        <w:r w:rsidR="007C5202" w:rsidDel="004F2B3A">
          <w:rPr>
            <w:lang w:val="en-GB"/>
          </w:rPr>
          <w:delText>-</w:delText>
        </w:r>
        <w:r w:rsidR="00B90F91" w:rsidRPr="007B522C" w:rsidDel="004F2B3A">
          <w:rPr>
            <w:lang w:val="en-GB"/>
          </w:rPr>
          <w:delText xml:space="preserve">Caldera </w:delText>
        </w:r>
      </w:del>
      <w:ins w:id="258" w:author="Charlotte Devitre" w:date="2024-07-24T10:50:00Z" w16du:dateUtc="2024-07-24T17:50:00Z">
        <w:r w:rsidR="004F2B3A">
          <w:rPr>
            <w:lang w:val="en-GB"/>
          </w:rPr>
          <w:t xml:space="preserve">South Caldera </w:t>
        </w:r>
      </w:ins>
      <w:r w:rsidR="00B90F91" w:rsidRPr="007B522C">
        <w:rPr>
          <w:lang w:val="en-GB"/>
        </w:rPr>
        <w:t>reservoir (3-5 km</w:t>
      </w:r>
      <w:r w:rsidR="007D29B0">
        <w:rPr>
          <w:lang w:val="en-GB"/>
        </w:rPr>
        <w:t>;</w:t>
      </w:r>
      <w:r w:rsidR="00B90F91" w:rsidRPr="007B522C">
        <w:rPr>
          <w:lang w:val="en-GB"/>
        </w:rPr>
        <w:t xml:space="preserve"> Fig. 1b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w:t>
      </w:r>
      <w:r w:rsidR="00B90F91" w:rsidRPr="007B522C">
        <w:rPr>
          <w:lang w:val="en-GB"/>
        </w:rPr>
        <w:lastRenderedPageBreak/>
        <w:t xml:space="preserve">similar magnitude to those associated with the conversion of pressures to depths through an estimate of crustal density (an issue affecting all petrological barometers). </w:t>
      </w:r>
    </w:p>
    <w:p w14:paraId="2BB028E3" w14:textId="5AE798D5" w:rsidR="005D7129" w:rsidRPr="008C0004" w:rsidRDefault="008C0004" w:rsidP="00B90F91">
      <w:pPr>
        <w:pStyle w:val="Text"/>
        <w:spacing w:line="480" w:lineRule="auto"/>
        <w:jc w:val="both"/>
        <w:rPr>
          <w:lang w:val="en-GB"/>
        </w:rPr>
      </w:pPr>
      <w:ins w:id="259" w:author="Charlotte Devitre" w:date="2024-07-29T12:18:00Z" w16du:dateUtc="2024-07-29T19:18:00Z">
        <w:r>
          <w:rPr>
            <w:lang w:val="en-GB"/>
          </w:rPr>
          <w:t xml:space="preserve">Conversely, there are </w:t>
        </w:r>
      </w:ins>
      <w:ins w:id="260" w:author="Charlotte Devitre" w:date="2024-07-29T12:19:00Z" w16du:dateUtc="2024-07-29T19:19:00Z">
        <w:r>
          <w:rPr>
            <w:lang w:val="en-GB"/>
          </w:rPr>
          <w:t>a few important</w:t>
        </w:r>
      </w:ins>
      <w:ins w:id="261" w:author="Charlotte Devitre" w:date="2024-07-29T12:18:00Z" w16du:dateUtc="2024-07-29T19:18:00Z">
        <w:r>
          <w:rPr>
            <w:lang w:val="en-GB"/>
          </w:rPr>
          <w:t xml:space="preserve"> challenges </w:t>
        </w:r>
      </w:ins>
      <w:ins w:id="262" w:author="Charlotte Devitre" w:date="2024-07-29T12:19:00Z" w16du:dateUtc="2024-07-29T19:19:00Z">
        <w:r>
          <w:rPr>
            <w:lang w:val="en-GB"/>
          </w:rPr>
          <w:t xml:space="preserve">that need to be considered when conducting this type of work. </w:t>
        </w:r>
      </w:ins>
      <w:ins w:id="263" w:author="Charlotte Devitre" w:date="2024-07-29T12:21:00Z" w16du:dateUtc="2024-07-29T19:21:00Z">
        <w:r>
          <w:rPr>
            <w:lang w:val="en-GB"/>
          </w:rPr>
          <w:t>Fluid inclusion work requires the presence of exsolved near-pure CO</w:t>
        </w:r>
        <w:r w:rsidRPr="008C0004">
          <w:rPr>
            <w:vertAlign w:val="subscript"/>
            <w:lang w:val="en-GB"/>
            <w:rPrChange w:id="264" w:author="Charlotte Devitre" w:date="2024-07-29T12:21:00Z" w16du:dateUtc="2024-07-29T19:21:00Z">
              <w:rPr>
                <w:lang w:val="en-GB"/>
              </w:rPr>
            </w:rPrChange>
          </w:rPr>
          <w:t xml:space="preserve">2 </w:t>
        </w:r>
        <w:r>
          <w:rPr>
            <w:lang w:val="en-GB"/>
          </w:rPr>
          <w:t xml:space="preserve">fluids trapped in phenocrysts </w:t>
        </w:r>
      </w:ins>
      <w:ins w:id="265" w:author="Charlotte Devitre" w:date="2024-07-29T12:22:00Z" w16du:dateUtc="2024-07-29T19:22:00Z">
        <w:r>
          <w:rPr>
            <w:lang w:val="en-GB"/>
          </w:rPr>
          <w:t xml:space="preserve">from a magma. </w:t>
        </w:r>
      </w:ins>
      <w:ins w:id="266" w:author="Charlotte Devitre" w:date="2024-07-29T12:27:00Z" w16du:dateUtc="2024-07-29T19:27:00Z">
        <w:r w:rsidR="00AE584A">
          <w:rPr>
            <w:lang w:val="en-GB"/>
          </w:rPr>
          <w:t>Alt</w:t>
        </w:r>
      </w:ins>
      <w:ins w:id="267" w:author="Charlotte Devitre" w:date="2024-07-29T12:22:00Z" w16du:dateUtc="2024-07-29T19:22:00Z">
        <w:r>
          <w:rPr>
            <w:lang w:val="en-GB"/>
          </w:rPr>
          <w:t xml:space="preserve">hough they are not uncommon, they can be less frequent </w:t>
        </w:r>
      </w:ins>
      <w:ins w:id="268" w:author="Charlotte Devitre" w:date="2024-07-29T12:23:00Z" w16du:dateUtc="2024-07-29T19:23:00Z">
        <w:r>
          <w:rPr>
            <w:lang w:val="en-GB"/>
          </w:rPr>
          <w:t xml:space="preserve">than </w:t>
        </w:r>
      </w:ins>
      <w:ins w:id="269" w:author="Charlotte Devitre" w:date="2024-07-29T12:22:00Z" w16du:dateUtc="2024-07-29T19:22:00Z">
        <w:r>
          <w:rPr>
            <w:lang w:val="en-GB"/>
          </w:rPr>
          <w:t>melt inclusions in magmatically relevant phases</w:t>
        </w:r>
      </w:ins>
      <w:ins w:id="270" w:author="Charlotte Devitre" w:date="2024-07-29T12:28:00Z" w16du:dateUtc="2024-07-29T19:28:00Z">
        <w:r w:rsidR="00AE584A">
          <w:rPr>
            <w:lang w:val="en-GB"/>
          </w:rPr>
          <w:t xml:space="preserve"> and </w:t>
        </w:r>
      </w:ins>
      <w:ins w:id="271" w:author="Charlotte Devitre" w:date="2024-07-29T12:23:00Z" w16du:dateUtc="2024-07-29T19:23:00Z">
        <w:r>
          <w:rPr>
            <w:lang w:val="en-GB"/>
          </w:rPr>
          <w:t>this vastly depends on the sample.</w:t>
        </w:r>
      </w:ins>
      <w:ins w:id="272" w:author="Charlotte Devitre" w:date="2024-07-29T12:24:00Z" w16du:dateUtc="2024-07-29T19:24:00Z">
        <w:r>
          <w:rPr>
            <w:lang w:val="en-GB"/>
          </w:rPr>
          <w:t xml:space="preserve"> For example, in our sample suite, we found ~1/10</w:t>
        </w:r>
      </w:ins>
      <w:ins w:id="273" w:author="Charlotte Devitre" w:date="2024-07-29T12:28:00Z" w16du:dateUtc="2024-07-29T19:28:00Z">
        <w:r w:rsidR="00AE584A">
          <w:rPr>
            <w:lang w:val="en-GB"/>
          </w:rPr>
          <w:t xml:space="preserve"> crystals bore FI</w:t>
        </w:r>
      </w:ins>
      <w:ins w:id="274" w:author="Charlotte Devitre" w:date="2024-07-29T13:14:00Z" w16du:dateUtc="2024-07-29T20:14:00Z">
        <w:r w:rsidR="00AF613A">
          <w:rPr>
            <w:lang w:val="en-GB"/>
          </w:rPr>
          <w:t xml:space="preserve">. </w:t>
        </w:r>
        <w:r w:rsidR="00AF613A" w:rsidRPr="00AF613A">
          <w:rPr>
            <w:highlight w:val="yellow"/>
            <w:lang w:val="en-GB"/>
            <w:rPrChange w:id="275" w:author="Charlotte Devitre" w:date="2024-07-29T13:14:00Z" w16du:dateUtc="2024-07-29T20:14:00Z">
              <w:rPr>
                <w:lang w:val="en-GB"/>
              </w:rPr>
            </w:rPrChange>
          </w:rPr>
          <w:t>Here talk reequilibration, the lava flows, and then XH2O from the supplement can come in.</w:t>
        </w:r>
        <w:r w:rsidR="00AF613A">
          <w:rPr>
            <w:lang w:val="en-GB"/>
          </w:rPr>
          <w:t xml:space="preserve"> </w:t>
        </w:r>
      </w:ins>
    </w:p>
    <w:p w14:paraId="4F7E2599" w14:textId="70362541"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del w:id="276" w:author="Charlotte Devitre" w:date="2024-07-24T10:40:00Z" w16du:dateUtc="2024-07-24T17:40:00Z">
        <w:r w:rsidDel="004F2B3A">
          <w:rPr>
            <w:lang w:val="en-GB"/>
          </w:rPr>
          <w:delText>-inclusion</w:delText>
        </w:r>
      </w:del>
      <w:ins w:id="277" w:author="Charlotte Devitre" w:date="2024-07-24T10:40:00Z" w16du:dateUtc="2024-07-24T17:40:00Z">
        <w:r w:rsidR="004F2B3A">
          <w:rPr>
            <w:lang w:val="en-GB"/>
          </w:rPr>
          <w:t xml:space="preserve"> inclusion</w:t>
        </w:r>
      </w:ins>
      <w:r w:rsidR="00B90F91" w:rsidRPr="007B522C">
        <w:rPr>
          <w:lang w:val="en-GB"/>
        </w:rPr>
        <w:t xml:space="preserve"> barometry</w:t>
      </w:r>
      <w:ins w:id="278" w:author="Charlotte Devitre" w:date="2024-07-26T15:34:00Z" w16du:dateUtc="2024-07-26T22:34:00Z">
        <w:r w:rsidR="005D7129">
          <w:rPr>
            <w:lang w:val="en-GB"/>
          </w:rPr>
          <w:t>, using either microthermometry or Raman spectroscopy</w:t>
        </w:r>
      </w:ins>
      <w:ins w:id="279" w:author="Charlotte Devitre" w:date="2024-07-26T15:35:00Z" w16du:dateUtc="2024-07-26T22:35:00Z">
        <w:r w:rsidR="005D7129">
          <w:rPr>
            <w:lang w:val="en-GB"/>
          </w:rPr>
          <w:t>,</w:t>
        </w:r>
      </w:ins>
      <w:r w:rsidR="00B90F91" w:rsidRPr="007B522C">
        <w:rPr>
          <w:lang w:val="en-GB"/>
        </w:rPr>
        <w:t xml:space="preserve"> c</w:t>
      </w:r>
      <w:r w:rsidR="00B60F9C">
        <w:rPr>
          <w:lang w:val="en-GB"/>
        </w:rPr>
        <w:t>ould</w:t>
      </w:r>
      <w:r w:rsidR="00B90F91" w:rsidRPr="007B522C">
        <w:rPr>
          <w:lang w:val="en-GB"/>
        </w:rPr>
        <w:t xml:space="preserve"> be performed quickly enough to be useful for near</w:t>
      </w:r>
      <w:ins w:id="280" w:author="Charlotte Devitre" w:date="2024-07-24T10:51:00Z" w16du:dateUtc="2024-07-24T17:51:00Z">
        <w:r w:rsidR="00044509">
          <w:rPr>
            <w:lang w:val="en-GB"/>
          </w:rPr>
          <w:t>-</w:t>
        </w:r>
      </w:ins>
      <w:del w:id="281" w:author="Charlotte Devitre" w:date="2024-07-24T10:51:00Z" w16du:dateUtc="2024-07-24T17:51:00Z">
        <w:r w:rsidR="00B90F91" w:rsidRPr="007B522C" w:rsidDel="00044509">
          <w:rPr>
            <w:lang w:val="en-GB"/>
          </w:rPr>
          <w:delText xml:space="preserve"> </w:delText>
        </w:r>
      </w:del>
      <w:r w:rsidR="00B90F91" w:rsidRPr="007B522C">
        <w:rPr>
          <w:lang w:val="en-GB"/>
        </w:rPr>
        <w:t xml:space="preserve">real-time volcano monitoring </w:t>
      </w:r>
      <w:r w:rsidR="00B90F91" w:rsidRPr="007B522C">
        <w:rPr>
          <w:lang w:val="en-GB"/>
        </w:rPr>
        <w:fldChar w:fldCharType="begin"/>
      </w:r>
      <w:r w:rsidR="00A444A5">
        <w:rPr>
          <w:lang w:val="en-GB"/>
        </w:rPr>
        <w:instrText xml:space="preserve"> ADDIN ZOTERO_ITEM CSL_CITATION {"citationID":"McJKzOKg","properties":{"formattedCitation":"(Dayton {\\i{}et al.}, 2023; Zanon {\\i{}et al.}, 2024b)","plainCitation":"(Dayton et al., 2023; Zanon et al., 2024b)","noteIndex":0},"citationItems":[{"id":"YRNO6Sw0/dYe0fgGr","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RNO6Sw0/ccrSVXsE","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ins w:id="282" w:author="Charlotte Devitre" w:date="2024-07-26T15:34:00Z" w16du:dateUtc="2024-07-26T22:34:00Z">
        <w:r w:rsidR="005D7129">
          <w:t xml:space="preserve"> but this has not been formally demonstrated</w:t>
        </w:r>
      </w:ins>
      <w:r w:rsidR="00B90F91" w:rsidRPr="007B522C">
        <w:rPr>
          <w:lang w:val="en-GB"/>
        </w:rPr>
        <w:t xml:space="preserve">. </w:t>
      </w:r>
      <w:bookmarkStart w:id="283" w:name="_Hlk172806679"/>
      <w:moveToRangeStart w:id="284" w:author="Charlotte Devitre" w:date="2024-07-24T10:53:00Z" w:name="move172710804"/>
      <w:moveTo w:id="285" w:author="Charlotte Devitre" w:date="2024-07-24T10:53:00Z" w16du:dateUtc="2024-07-24T17:53:00Z">
        <w:r w:rsidR="00044509" w:rsidRPr="007B522C">
          <w:rPr>
            <w:lang w:val="en-GB"/>
          </w:rPr>
          <w:t xml:space="preserve">The </w:t>
        </w:r>
        <w:r w:rsidR="00044509" w:rsidRPr="007B522C">
          <w:t xml:space="preserve">CONVERSE Hawai‘i Scientific Advisory Committee </w:t>
        </w:r>
        <w:r w:rsidR="00044509" w:rsidRPr="007B522C">
          <w:fldChar w:fldCharType="begin"/>
        </w:r>
      </w:moveTo>
      <w:r w:rsidR="007C554B">
        <w:instrText xml:space="preserve"> ADDIN ZOTERO_ITEM CSL_CITATION {"citationID":"GDSQzjPt","properties":{"formattedCitation":"(Cooper {\\i{}et al.}, 2023)","plainCitation":"(Cooper et al., 2023)","noteIndex":0},"citationItems":[{"id":"YRNO6Sw0/fXi2HvP5","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moveTo w:id="286" w:author="Charlotte Devitre" w:date="2024-07-24T10:53:00Z" w16du:dateUtc="2024-07-24T17:53:00Z">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moveTo>
      <w:bookmarkEnd w:id="283"/>
      <w:moveToRangeEnd w:id="284"/>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ins w:id="287" w:author="Charlotte Devitre" w:date="2024-07-24T10:51:00Z" w16du:dateUtc="2024-07-24T17:51:00Z">
        <w:r w:rsidR="00044509">
          <w:rPr>
            <w:lang w:val="en-GB"/>
          </w:rPr>
          <w:t>-</w:t>
        </w:r>
      </w:ins>
      <w:del w:id="288" w:author="Charlotte Devitre" w:date="2024-07-24T10:51:00Z" w16du:dateUtc="2024-07-24T17:51:00Z">
        <w:r w:rsidR="007D29B0" w:rsidDel="00044509">
          <w:rPr>
            <w:lang w:val="en-GB"/>
          </w:rPr>
          <w:delText xml:space="preserve"> </w:delText>
        </w:r>
      </w:del>
      <w:r w:rsidR="00B60F9C">
        <w:rPr>
          <w:lang w:val="en-GB"/>
        </w:rPr>
        <w:t xml:space="preserve">real-time simulation to </w:t>
      </w:r>
      <w:r w:rsidR="00B90F91" w:rsidRPr="007B522C">
        <w:rPr>
          <w:lang w:val="en-GB"/>
        </w:rPr>
        <w:t xml:space="preserve">rigorously assess how quickly </w:t>
      </w:r>
      <w:r w:rsidR="004E38D9">
        <w:rPr>
          <w:lang w:val="en-GB"/>
        </w:rPr>
        <w:t>fluid</w:t>
      </w:r>
      <w:del w:id="289" w:author="Charlotte Devitre" w:date="2024-07-24T10:40:00Z" w16du:dateUtc="2024-07-24T17:40:00Z">
        <w:r w:rsidR="004E38D9" w:rsidDel="004F2B3A">
          <w:rPr>
            <w:lang w:val="en-GB"/>
          </w:rPr>
          <w:delText>-inclusion</w:delText>
        </w:r>
      </w:del>
      <w:ins w:id="290" w:author="Charlotte Devitre" w:date="2024-07-24T10:40:00Z" w16du:dateUtc="2024-07-24T17:40:00Z">
        <w:r w:rsidR="004F2B3A">
          <w:rPr>
            <w:lang w:val="en-GB"/>
          </w:rPr>
          <w:t xml:space="preserve"> inclusion</w:t>
        </w:r>
      </w:ins>
      <w:r w:rsidR="00B90F91" w:rsidRPr="00E92B49">
        <w:rPr>
          <w:lang w:val="en-GB"/>
        </w:rPr>
        <w:t xml:space="preserve"> depths can be obtained from erupted material</w:t>
      </w:r>
      <w:ins w:id="291" w:author="Charlotte Devitre" w:date="2024-07-26T15:35:00Z" w16du:dateUtc="2024-07-26T22:35:00Z">
        <w:r w:rsidR="005D7129">
          <w:rPr>
            <w:lang w:val="en-GB"/>
          </w:rPr>
          <w:t xml:space="preserve"> using Raman spectroscopy</w:t>
        </w:r>
      </w:ins>
      <w:r w:rsidR="00B90F91" w:rsidRPr="00E92B49">
        <w:rPr>
          <w:lang w:val="en-GB"/>
        </w:rPr>
        <w:t xml:space="preserve">, and whether these timescales are short enough to have </w:t>
      </w:r>
      <w:r w:rsidR="00B90F91" w:rsidRPr="007B522C">
        <w:rPr>
          <w:lang w:val="en-GB"/>
        </w:rPr>
        <w:t xml:space="preserve">utility as a petrological monitoring tool. </w:t>
      </w:r>
      <w:ins w:id="292" w:author="Charlotte Devitre" w:date="2024-07-26T15:35:00Z" w16du:dateUtc="2024-07-26T22:35:00Z">
        <w:r w:rsidR="005D7129">
          <w:rPr>
            <w:lang w:val="en-GB"/>
          </w:rPr>
          <w:t>We focus on Raman spectroscopy given that it is applicable to a w</w:t>
        </w:r>
      </w:ins>
      <w:ins w:id="293" w:author="Charlotte Devitre" w:date="2024-07-26T15:36:00Z" w16du:dateUtc="2024-07-26T22:36:00Z">
        <w:r w:rsidR="005D7129">
          <w:rPr>
            <w:lang w:val="en-GB"/>
          </w:rPr>
          <w:t xml:space="preserve">ider range of storage depths than micro-thermometry. </w:t>
        </w:r>
      </w:ins>
      <w:moveFromRangeStart w:id="294" w:author="Charlotte Devitre" w:date="2024-07-24T10:53:00Z" w:name="move172710804"/>
      <w:moveFrom w:id="295" w:author="Charlotte Devitre" w:date="2024-07-24T10:53:00Z" w16du:dateUtc="2024-07-24T17:53:00Z">
        <w:r w:rsidR="00B90F91" w:rsidRPr="007B522C" w:rsidDel="00044509">
          <w:rPr>
            <w:lang w:val="en-GB"/>
          </w:rPr>
          <w:t xml:space="preserve">The </w:t>
        </w:r>
        <w:r w:rsidR="00B90F91" w:rsidRPr="007B522C" w:rsidDel="00044509">
          <w:t xml:space="preserve">CONVERSE Hawai‘i Scientific Advisory Committee </w:t>
        </w:r>
        <w:r w:rsidR="00B90F91" w:rsidRPr="007B522C" w:rsidDel="00044509">
          <w:fldChar w:fldCharType="begin"/>
        </w:r>
        <w:r w:rsidR="00C3296A" w:rsidDel="00044509">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B90F91" w:rsidRPr="007B522C" w:rsidDel="00044509">
          <w:fldChar w:fldCharType="separate"/>
        </w:r>
        <w:r w:rsidR="00C3296A" w:rsidRPr="00C3296A" w:rsidDel="00044509">
          <w:t xml:space="preserve">(Cooper </w:t>
        </w:r>
        <w:r w:rsidR="00C3296A" w:rsidRPr="00C3296A" w:rsidDel="00044509">
          <w:rPr>
            <w:i/>
            <w:iCs/>
          </w:rPr>
          <w:t>et al.</w:t>
        </w:r>
        <w:r w:rsidR="00C3296A" w:rsidRPr="00C3296A" w:rsidDel="00044509">
          <w:t>, 2023)</w:t>
        </w:r>
        <w:r w:rsidR="00B90F91" w:rsidRPr="007B522C" w:rsidDel="00044509">
          <w:fldChar w:fldCharType="end"/>
        </w:r>
        <w:r w:rsidR="00B90F91" w:rsidRPr="007B522C" w:rsidDel="00044509">
          <w:t xml:space="preserve"> specifically recommended that key science questions should be identified, and pre-planning science activities performed, to facilitate more rapid </w:t>
        </w:r>
        <w:r w:rsidR="00B90F91" w:rsidRPr="007B522C" w:rsidDel="00044509">
          <w:lastRenderedPageBreak/>
          <w:t xml:space="preserve">implementation across a broader scientific group during hazardous eruptions. </w:t>
        </w:r>
      </w:moveFrom>
      <w:bookmarkStart w:id="296" w:name="_Hlk172806765"/>
      <w:moveFromRangeEnd w:id="294"/>
      <w:r w:rsidR="00B90F91" w:rsidRPr="007B522C">
        <w:rPr>
          <w:lang w:val="en-GB"/>
        </w:rPr>
        <w:t>Performing these simulations during relatively small, low</w:t>
      </w:r>
      <w:ins w:id="297" w:author="Charlotte Devitre" w:date="2024-07-24T10:55:00Z" w16du:dateUtc="2024-07-24T17:55:00Z">
        <w:r w:rsidR="00044509">
          <w:rPr>
            <w:lang w:val="en-GB"/>
          </w:rPr>
          <w:t>-</w:t>
        </w:r>
      </w:ins>
      <w:del w:id="298" w:author="Charlotte Devitre" w:date="2024-07-24T10:55:00Z" w16du:dateUtc="2024-07-24T17:55:00Z">
        <w:r w:rsidR="00B90F91" w:rsidRPr="007B522C" w:rsidDel="00044509">
          <w:rPr>
            <w:lang w:val="en-GB"/>
          </w:rPr>
          <w:delText xml:space="preserve"> </w:delText>
        </w:r>
      </w:del>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7C554B">
        <w:rPr>
          <w:lang w:val="en-GB"/>
        </w:rPr>
        <w:instrText xml:space="preserve"> ADDIN ZOTERO_ITEM CSL_CITATION {"citationID":"n02ZawQN","properties":{"formattedCitation":"(Andrews {\\i{}et al.}, 2019)","plainCitation":"(Andrews et al., 2019)","noteIndex":0},"citationItems":[{"id":"YRNO6Sw0/pfgqX8Id","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7C554B">
        <w:rPr>
          <w:lang w:val="en-GB"/>
        </w:rPr>
        <w:instrText xml:space="preserve"> ADDIN ZOTERO_ITEM CSL_CITATION {"citationID":"iQDKi7ME","properties":{"formattedCitation":"(Dietterich and Neal, 2022)","plainCitation":"(Dietterich and Neal, 2022)","noteIndex":0},"citationItems":[{"id":"YRNO6Sw0/ZlzAi8Z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96"/>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del w:id="299" w:author="Charlotte Devitre" w:date="2024-07-24T10:40:00Z" w16du:dateUtc="2024-07-24T17:40:00Z">
        <w:r w:rsidDel="004F2B3A">
          <w:rPr>
            <w:lang w:val="en-GB"/>
          </w:rPr>
          <w:delText>-inclusion</w:delText>
        </w:r>
      </w:del>
      <w:ins w:id="300" w:author="Charlotte Devitre" w:date="2024-07-24T10:40:00Z" w16du:dateUtc="2024-07-24T17:40:00Z">
        <w:r w:rsidR="004F2B3A">
          <w:rPr>
            <w:lang w:val="en-GB"/>
          </w:rPr>
          <w:t xml:space="preserve"> inclusion</w:t>
        </w:r>
      </w:ins>
      <w:r w:rsidR="00B90F91" w:rsidRPr="007B522C">
        <w:rPr>
          <w:lang w:val="en-GB"/>
        </w:rPr>
        <w:t xml:space="preserve"> work in collaboration with academic institutions </w:t>
      </w:r>
      <w:r w:rsidR="00B90F91" w:rsidRPr="007B522C">
        <w:t xml:space="preserve">was not taxing on observatory </w:t>
      </w:r>
      <w:ins w:id="301" w:author="Charlotte Devitre" w:date="2024-07-24T10:56:00Z" w16du:dateUtc="2024-07-24T17:56:00Z">
        <w:r w:rsidR="00044509">
          <w:t xml:space="preserve">or academic </w:t>
        </w:r>
      </w:ins>
      <w:r w:rsidR="00B90F91" w:rsidRPr="007B522C">
        <w:t>staff and can be employed during future eruptions.</w:t>
      </w:r>
    </w:p>
    <w:p w14:paraId="35753D84" w14:textId="7708B29F" w:rsidR="00B90F91" w:rsidRPr="007B522C" w:rsidRDefault="00B90F91" w:rsidP="00B90F91">
      <w:pPr>
        <w:pStyle w:val="Text"/>
        <w:spacing w:line="480" w:lineRule="auto"/>
        <w:ind w:firstLine="0"/>
        <w:jc w:val="both"/>
      </w:pPr>
      <w:del w:id="302" w:author="Charlotte Devitre" w:date="2024-07-24T15:18:00Z" w16du:dateUtc="2024-07-24T22:18:00Z">
        <w:r w:rsidRPr="007B522C" w:rsidDel="00664D0B">
          <w:rPr>
            <w:noProof/>
          </w:rPr>
          <w:lastRenderedPageBreak/>
          <w:drawing>
            <wp:inline distT="0" distB="0" distL="0" distR="0" wp14:anchorId="15DA86F3" wp14:editId="38197C23">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ins w:id="303" w:author="Charlotte Devitre" w:date="2024-07-24T15:18:00Z" w16du:dateUtc="2024-07-24T22:18:00Z">
        <w:r w:rsidR="00664D0B" w:rsidRPr="00664D0B">
          <w:rPr>
            <w:noProof/>
          </w:rPr>
          <w:t xml:space="preserve"> </w:t>
        </w:r>
      </w:ins>
      <w:ins w:id="304" w:author="Charlotte Devitre" w:date="2024-07-25T13:01:00Z" w16du:dateUtc="2024-07-25T20:01:00Z">
        <w:r w:rsidR="006A0B22" w:rsidRPr="006A0B22">
          <w:rPr>
            <w:noProof/>
          </w:rPr>
          <w:lastRenderedPageBreak/>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3"/>
                      <a:stretch>
                        <a:fillRect/>
                      </a:stretch>
                    </pic:blipFill>
                    <pic:spPr>
                      <a:xfrm>
                        <a:off x="0" y="0"/>
                        <a:ext cx="5486400" cy="4563745"/>
                      </a:xfrm>
                      <a:prstGeom prst="rect">
                        <a:avLst/>
                      </a:prstGeom>
                    </pic:spPr>
                  </pic:pic>
                </a:graphicData>
              </a:graphic>
            </wp:inline>
          </w:drawing>
        </w:r>
      </w:ins>
    </w:p>
    <w:p w14:paraId="58CDB63C" w14:textId="6D045436"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w:t>
      </w:r>
      <w:del w:id="305" w:author="Charlotte Devitre" w:date="2024-07-24T10:40:00Z" w16du:dateUtc="2024-07-24T17:40:00Z">
        <w:r w:rsidR="00834561" w:rsidDel="004F2B3A">
          <w:rPr>
            <w:b/>
            <w:bCs/>
            <w:i/>
            <w:iCs/>
            <w:lang w:val="en-GB"/>
          </w:rPr>
          <w:delText>-inclusion</w:delText>
        </w:r>
      </w:del>
      <w:ins w:id="306" w:author="Charlotte Devitre" w:date="2024-07-24T10:40:00Z" w16du:dateUtc="2024-07-24T17:40:00Z">
        <w:r w:rsidR="004F2B3A">
          <w:rPr>
            <w:b/>
            <w:bCs/>
            <w:i/>
            <w:iCs/>
            <w:lang w:val="en-GB"/>
          </w:rPr>
          <w:t xml:space="preserve"> inclusion</w:t>
        </w:r>
      </w:ins>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7C554B">
        <w:rPr>
          <w:i/>
          <w:iCs/>
          <w:lang w:val="en-GB"/>
        </w:rPr>
        <w:instrText xml:space="preserve"> ADDIN ZOTERO_ITEM CSL_CITATION {"citationID":"2c3MJBA6","properties":{"formattedCitation":"(Span and Wagner, 1996)","plainCitation":"(Span and Wagner, 1996)","dontUpdate":true,"noteIndex":0},"citationItems":[{"id":"YRNO6Sw0/xR1jLGl1","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t>fluid</w:t>
      </w:r>
      <w:del w:id="307" w:author="Charlotte Devitre" w:date="2024-07-24T10:40:00Z" w16du:dateUtc="2024-07-24T17:40:00Z">
        <w:r w:rsidR="004E38D9" w:rsidDel="004F2B3A">
          <w:rPr>
            <w:i/>
            <w:iCs/>
          </w:rPr>
          <w:delText>-inclusion</w:delText>
        </w:r>
      </w:del>
      <w:ins w:id="308" w:author="Charlotte Devitre" w:date="2024-07-24T10:40:00Z" w16du:dateUtc="2024-07-24T17:40:00Z">
        <w:r w:rsidR="004F2B3A">
          <w:rPr>
            <w:i/>
            <w:iCs/>
          </w:rPr>
          <w:t xml:space="preserve"> inclusion</w:t>
        </w:r>
      </w:ins>
      <w:r w:rsidR="00B60F9C">
        <w:rPr>
          <w:i/>
          <w:iCs/>
        </w:rPr>
        <w:t>s, melt</w:t>
      </w:r>
      <w:del w:id="309" w:author="Charlotte Devitre" w:date="2024-07-24T10:40:00Z" w16du:dateUtc="2024-07-24T17:40:00Z">
        <w:r w:rsidR="00B60F9C" w:rsidDel="004F2B3A">
          <w:rPr>
            <w:i/>
            <w:iCs/>
          </w:rPr>
          <w:delText>-inclusion</w:delText>
        </w:r>
      </w:del>
      <w:ins w:id="310" w:author="Charlotte Devitre" w:date="2024-07-24T10:40:00Z" w16du:dateUtc="2024-07-24T17:40:00Z">
        <w:r w:rsidR="004F2B3A">
          <w:rPr>
            <w:i/>
            <w:iCs/>
          </w:rPr>
          <w:t xml:space="preserve"> inclusion</w:t>
        </w:r>
      </w:ins>
      <w:r w:rsidR="00B60F9C">
        <w:rPr>
          <w:i/>
          <w:iCs/>
        </w:rPr>
        <w:t>s and</w:t>
      </w:r>
      <w:r w:rsidRPr="007B522C">
        <w:rPr>
          <w:i/>
          <w:iCs/>
        </w:rPr>
        <w:t xml:space="preserve"> geophysics </w:t>
      </w:r>
      <w:r w:rsidRPr="007B522C">
        <w:rPr>
          <w:i/>
          <w:iCs/>
        </w:rPr>
        <w:fldChar w:fldCharType="begin"/>
      </w:r>
      <w:r w:rsidR="007C554B">
        <w:rPr>
          <w:i/>
          <w:iCs/>
        </w:rPr>
        <w:instrText xml:space="preserve"> ADDIN ZOTERO_ITEM CSL_CITATION {"citationID":"6eBD2Wqn","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i/>
          <w:iCs/>
        </w:rPr>
        <w:instrText>∼</w:instrText>
      </w:r>
      <w:r w:rsidR="007C554B">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i/>
          <w:iCs/>
        </w:rPr>
        <w:instrText>∼</w:instrText>
      </w:r>
      <w:r w:rsidR="007C554B">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C3296A">
        <w:rPr>
          <w:i/>
          <w:iCs/>
        </w:rPr>
        <w:t xml:space="preserve">. </w:t>
      </w:r>
      <w:r w:rsidRPr="00C3296A">
        <w:rPr>
          <w:i/>
          <w:iCs/>
        </w:rPr>
        <w:lastRenderedPageBreak/>
        <w:t xml:space="preserve">HMM= </w:t>
      </w:r>
      <w:r w:rsidR="007C5202" w:rsidRPr="00C3296A">
        <w:rPr>
          <w:i/>
          <w:iCs/>
        </w:rPr>
        <w:t>Halemaʻumaʻu</w:t>
      </w:r>
      <w:r w:rsidRPr="00C3296A">
        <w:rPr>
          <w:i/>
          <w:iCs/>
        </w:rPr>
        <w:t xml:space="preserve"> reservoir, SC = </w:t>
      </w:r>
      <w:del w:id="311" w:author="Charlotte Devitre" w:date="2024-07-24T10:49:00Z" w16du:dateUtc="2024-07-24T17:49:00Z">
        <w:r w:rsidR="007C5202" w:rsidDel="004F2B3A">
          <w:rPr>
            <w:i/>
            <w:iCs/>
          </w:rPr>
          <w:delText>South-Caldera</w:delText>
        </w:r>
        <w:r w:rsidRPr="00C3296A" w:rsidDel="004F2B3A">
          <w:rPr>
            <w:i/>
            <w:iCs/>
          </w:rPr>
          <w:delText xml:space="preserve"> </w:delText>
        </w:r>
      </w:del>
      <w:ins w:id="312" w:author="Charlotte Devitre" w:date="2024-07-24T10:50:00Z" w16du:dateUtc="2024-07-24T17:50:00Z">
        <w:r w:rsidR="004F2B3A">
          <w:rPr>
            <w:i/>
            <w:iCs/>
          </w:rPr>
          <w:t xml:space="preserve">South Caldera </w:t>
        </w:r>
      </w:ins>
      <w:r w:rsidRPr="00C3296A">
        <w:rPr>
          <w:i/>
          <w:iCs/>
        </w:rPr>
        <w:t xml:space="preserve">reservoir. </w:t>
      </w:r>
      <w:r w:rsidRPr="007B522C">
        <w:rPr>
          <w:i/>
          <w:iCs/>
        </w:rPr>
        <w:t xml:space="preserve">Stars show hypothetical </w:t>
      </w:r>
      <w:r w:rsidR="004E38D9">
        <w:rPr>
          <w:i/>
          <w:iCs/>
        </w:rPr>
        <w:t>fluid</w:t>
      </w:r>
      <w:del w:id="313" w:author="Charlotte Devitre" w:date="2024-07-24T10:40:00Z" w16du:dateUtc="2024-07-24T17:40:00Z">
        <w:r w:rsidR="004E38D9" w:rsidDel="004F2B3A">
          <w:rPr>
            <w:i/>
            <w:iCs/>
          </w:rPr>
          <w:delText>-inclusion</w:delText>
        </w:r>
      </w:del>
      <w:ins w:id="314" w:author="Charlotte Devitre" w:date="2024-07-24T10:40:00Z" w16du:dateUtc="2024-07-24T17:40:00Z">
        <w:r w:rsidR="004F2B3A">
          <w:rPr>
            <w:i/>
            <w:iCs/>
          </w:rPr>
          <w:t xml:space="preserve"> inclusion</w:t>
        </w:r>
      </w:ins>
      <w:r w:rsidR="004E38D9">
        <w:rPr>
          <w:i/>
          <w:iCs/>
        </w:rPr>
        <w:t>s</w:t>
      </w:r>
      <w:r w:rsidRPr="007B522C">
        <w:rPr>
          <w:i/>
          <w:iCs/>
        </w:rPr>
        <w:t xml:space="preserve"> trapped at </w:t>
      </w:r>
      <w:r w:rsidR="007C5202">
        <w:rPr>
          <w:i/>
          <w:iCs/>
        </w:rPr>
        <w:t>Halemaʻumaʻu</w:t>
      </w:r>
      <w:r w:rsidRPr="007B522C">
        <w:rPr>
          <w:i/>
          <w:iCs/>
        </w:rPr>
        <w:t xml:space="preserve"> and </w:t>
      </w:r>
      <w:del w:id="315" w:author="Charlotte Devitre" w:date="2024-07-24T10:49:00Z" w16du:dateUtc="2024-07-24T17:49:00Z">
        <w:r w:rsidR="007C5202" w:rsidDel="004F2B3A">
          <w:rPr>
            <w:i/>
            <w:iCs/>
          </w:rPr>
          <w:delText>South-Caldera</w:delText>
        </w:r>
        <w:r w:rsidRPr="007B522C" w:rsidDel="004F2B3A">
          <w:rPr>
            <w:i/>
            <w:iCs/>
          </w:rPr>
          <w:delText xml:space="preserve"> </w:delText>
        </w:r>
      </w:del>
      <w:ins w:id="316" w:author="Charlotte Devitre" w:date="2024-07-24T10:50:00Z" w16du:dateUtc="2024-07-24T17:50:00Z">
        <w:r w:rsidR="004F2B3A">
          <w:rPr>
            <w:i/>
            <w:iCs/>
          </w:rPr>
          <w:t xml:space="preserve">South Caldera </w:t>
        </w:r>
      </w:ins>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ins w:id="317" w:author="Charlotte Devitre" w:date="2024-07-24T15:39:00Z" w16du:dateUtc="2024-07-24T22:39:00Z">
        <w:r w:rsidR="00EA6185">
          <w:rPr>
            <w:i/>
            <w:iCs/>
            <w:lang w:val="en-GB"/>
          </w:rPr>
          <w:t>p</w:t>
        </w:r>
      </w:ins>
      <w:del w:id="318" w:author="Charlotte Devitre" w:date="2024-07-24T15:39:00Z" w16du:dateUtc="2024-07-24T22:39:00Z">
        <w:r w:rsidRPr="007B522C" w:rsidDel="00EA6185">
          <w:rPr>
            <w:i/>
            <w:iCs/>
            <w:lang w:val="en-GB"/>
          </w:rPr>
          <w:delText>P</w:delText>
        </w:r>
      </w:del>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7C554B">
        <w:rPr>
          <w:i/>
          <w:iCs/>
          <w:lang w:val="en-GB"/>
        </w:rPr>
        <w:instrText xml:space="preserve"> ADDIN ZOTERO_ITEM CSL_CITATION {"citationID":"tcJiGUvi","properties":{"formattedCitation":"(Duan and Zhang, 2006)","plainCitation":"(Duan and Zhang, 2006)","dontUpdate":true,"noteIndex":0},"citationItems":[{"id":"YRNO6Sw0/LxZf8KOV","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7C554B">
        <w:rPr>
          <w:i/>
          <w:iCs/>
        </w:rPr>
        <w:instrText xml:space="preserve"> ADDIN ZOTERO_ITEM CSL_CITATION {"citationID":"94uW0GpO","properties":{"formattedCitation":"(Yoshimura, 2023)","plainCitation":"(Yoshimura, 2023)","noteIndex":0},"citationItems":[{"id":"YRNO6Sw0/UumTv6WF","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C554B">
        <w:rPr>
          <w:rFonts w:ascii="Cambria Math" w:hAnsi="Cambria Math" w:cs="Cambria Math"/>
          <w:i/>
          <w:iCs/>
        </w:rPr>
        <w:instrText>∼</w:instrText>
      </w:r>
      <w:r w:rsidR="007C554B">
        <w:rPr>
          <w:i/>
          <w:iCs/>
        </w:rPr>
        <w:instrText xml:space="preserve"> 2573 K and </w:instrText>
      </w:r>
      <w:r w:rsidR="007C554B">
        <w:rPr>
          <w:rFonts w:ascii="Cambria Math" w:hAnsi="Cambria Math" w:cs="Cambria Math"/>
          <w:i/>
          <w:iCs/>
        </w:rPr>
        <w:instrText>∼</w:instrText>
      </w:r>
      <w:r w:rsidR="007C554B">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del w:id="319" w:author="Charlotte Devitre" w:date="2024-07-24T10:40:00Z" w16du:dateUtc="2024-07-24T17:40:00Z">
        <w:r w:rsidR="004E38D9" w:rsidDel="004F2B3A">
          <w:rPr>
            <w:i/>
            <w:iCs/>
          </w:rPr>
          <w:delText>-inclusion</w:delText>
        </w:r>
      </w:del>
      <w:ins w:id="320" w:author="Charlotte Devitre" w:date="2024-07-24T10:40:00Z" w16du:dateUtc="2024-07-24T17:40:00Z">
        <w:r w:rsidR="004F2B3A">
          <w:rPr>
            <w:i/>
            <w:iCs/>
          </w:rPr>
          <w:t xml:space="preserve"> inclusion</w:t>
        </w:r>
      </w:ins>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del w:id="321" w:author="Charlotte Devitre" w:date="2024-07-24T10:49:00Z" w16du:dateUtc="2024-07-24T17:49:00Z">
        <w:r w:rsidR="007C5202" w:rsidDel="004F2B3A">
          <w:rPr>
            <w:i/>
            <w:iCs/>
          </w:rPr>
          <w:delText>South-Caldera</w:delText>
        </w:r>
        <w:r w:rsidRPr="007B522C" w:rsidDel="004F2B3A">
          <w:rPr>
            <w:i/>
            <w:iCs/>
          </w:rPr>
          <w:delText xml:space="preserve"> </w:delText>
        </w:r>
      </w:del>
      <w:ins w:id="322" w:author="Charlotte Devitre" w:date="2024-07-24T10:50:00Z" w16du:dateUtc="2024-07-24T17:50:00Z">
        <w:r w:rsidR="004F2B3A">
          <w:rPr>
            <w:i/>
            <w:iCs/>
          </w:rPr>
          <w:t xml:space="preserve">South Caldera </w:t>
        </w:r>
      </w:ins>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7C554B">
        <w:rPr>
          <w:i/>
          <w:iCs/>
        </w:rPr>
        <w:instrText xml:space="preserve"> ADDIN ZOTERO_ITEM CSL_CITATION {"citationID":"Cesiupdz","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DeVitre and Wieser </w:t>
      </w:r>
      <w:r w:rsidR="000D445D">
        <w:t>(</w:t>
      </w:r>
      <w:r w:rsidR="00C3296A" w:rsidRPr="00C3296A">
        <w:t>2024)</w:t>
      </w:r>
      <w:r w:rsidRPr="007B522C">
        <w:fldChar w:fldCharType="end"/>
      </w:r>
      <w:del w:id="323" w:author="Charlotte Devitre" w:date="2024-07-24T15:39:00Z" w16du:dateUtc="2024-07-24T22:39:00Z">
        <w:r w:rsidRPr="007B522C" w:rsidDel="00EA6185">
          <w:rPr>
            <w:i/>
            <w:iCs/>
          </w:rPr>
          <w:delText xml:space="preserve"> and</w:delText>
        </w:r>
      </w:del>
      <w:ins w:id="324" w:author="Charlotte Devitre" w:date="2024-07-24T15:39:00Z" w16du:dateUtc="2024-07-24T22:39:00Z">
        <w:r w:rsidR="00EA6185">
          <w:rPr>
            <w:i/>
            <w:iCs/>
          </w:rPr>
          <w:t>.</w:t>
        </w:r>
      </w:ins>
      <w:r w:rsidRPr="007B522C">
        <w:rPr>
          <w:i/>
          <w:iCs/>
        </w:rPr>
        <w:t xml:space="preserve"> </w:t>
      </w:r>
      <w:del w:id="325" w:author="Charlotte Devitre" w:date="2024-07-24T15:39:00Z" w16du:dateUtc="2024-07-24T22:39:00Z">
        <w:r w:rsidR="000D445D" w:rsidDel="00EA6185">
          <w:rPr>
            <w:i/>
            <w:iCs/>
          </w:rPr>
          <w:delText>error</w:delText>
        </w:r>
      </w:del>
      <w:ins w:id="326" w:author="Charlotte Devitre" w:date="2024-07-24T15:39:00Z" w16du:dateUtc="2024-07-24T22:39:00Z">
        <w:r w:rsidR="00EA6185">
          <w:rPr>
            <w:i/>
            <w:iCs/>
          </w:rPr>
          <w:t xml:space="preserve">Error </w:t>
        </w:r>
      </w:ins>
      <w:del w:id="327" w:author="Charlotte Devitre" w:date="2024-07-24T15:39:00Z" w16du:dateUtc="2024-07-24T22:39:00Z">
        <w:r w:rsidR="000D445D" w:rsidDel="00EA6185">
          <w:rPr>
            <w:i/>
            <w:iCs/>
          </w:rPr>
          <w:delText>-</w:delText>
        </w:r>
      </w:del>
      <w:r w:rsidR="000D445D">
        <w:rPr>
          <w:i/>
          <w:iCs/>
        </w:rPr>
        <w:t>bars</w:t>
      </w:r>
      <w:r w:rsidRPr="007B522C">
        <w:rPr>
          <w:i/>
          <w:iCs/>
        </w:rPr>
        <w:t xml:space="preserve"> represent</w:t>
      </w:r>
      <w:del w:id="328" w:author="Charlotte Devitre" w:date="2024-07-24T15:39:00Z" w16du:dateUtc="2024-07-24T22:39:00Z">
        <w:r w:rsidRPr="007B522C" w:rsidDel="00EA6185">
          <w:rPr>
            <w:i/>
            <w:iCs/>
          </w:rPr>
          <w:delText>ing</w:delText>
        </w:r>
      </w:del>
      <w:r w:rsidRPr="007B522C">
        <w:rPr>
          <w:i/>
          <w:iCs/>
        </w:rPr>
        <w:t xml:space="preserve">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7C554B">
        <w:rPr>
          <w:i/>
          <w:iCs/>
        </w:rPr>
        <w:instrText xml:space="preserve"> ADDIN ZOTERO_ITEM CSL_CITATION {"citationID":"4ZkcR5as","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3CAE6ACA"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del w:id="329" w:author="Charlotte Devitre" w:date="2024-07-24T10:40:00Z" w16du:dateUtc="2024-07-24T17:40:00Z">
        <w:r w:rsidR="00834561" w:rsidDel="004F2B3A">
          <w:rPr>
            <w:lang w:val="en-GB"/>
          </w:rPr>
          <w:delText>-inclusion</w:delText>
        </w:r>
      </w:del>
      <w:ins w:id="330" w:author="Charlotte Devitre" w:date="2024-07-24T10:40:00Z" w16du:dateUtc="2024-07-24T17:40:00Z">
        <w:r w:rsidR="004F2B3A">
          <w:rPr>
            <w:lang w:val="en-GB"/>
          </w:rPr>
          <w:t xml:space="preserve"> inclusion</w:t>
        </w:r>
      </w:ins>
      <w:r w:rsidRPr="007B522C">
        <w:rPr>
          <w:lang w:val="en-GB"/>
        </w:rPr>
        <w:t xml:space="preserve"> method, given that depths of the two main magma storage regions (Halemaʻumaʻu</w:t>
      </w:r>
      <w:r w:rsidR="00CB6366">
        <w:rPr>
          <w:lang w:val="en-GB"/>
        </w:rPr>
        <w:t xml:space="preserve"> </w:t>
      </w:r>
      <w:r w:rsidRPr="007B522C">
        <w:rPr>
          <w:lang w:val="en-GB"/>
        </w:rPr>
        <w:t xml:space="preserve">at 1-2 km and </w:t>
      </w:r>
      <w:del w:id="331"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332" w:author="Charlotte Devitre" w:date="2024-07-24T10:50:00Z" w16du:dateUtc="2024-07-24T17:50:00Z">
        <w:r w:rsidR="004F2B3A">
          <w:rPr>
            <w:lang w:val="en-GB"/>
          </w:rPr>
          <w:t xml:space="preserve">South Caldera </w:t>
        </w:r>
      </w:ins>
      <w:r w:rsidRPr="007B522C">
        <w:rPr>
          <w:lang w:val="en-GB"/>
        </w:rPr>
        <w:t xml:space="preserve">at 3-5 km) at this volcano have been well constrained by various independent geophysical and petrological methods, including prior </w:t>
      </w:r>
      <w:r w:rsidR="004E38D9">
        <w:rPr>
          <w:lang w:val="en-GB"/>
        </w:rPr>
        <w:t>fluid</w:t>
      </w:r>
      <w:del w:id="333" w:author="Charlotte Devitre" w:date="2024-07-24T10:40:00Z" w16du:dateUtc="2024-07-24T17:40:00Z">
        <w:r w:rsidR="004E38D9" w:rsidDel="004F2B3A">
          <w:rPr>
            <w:lang w:val="en-GB"/>
          </w:rPr>
          <w:delText>-inclusion</w:delText>
        </w:r>
      </w:del>
      <w:ins w:id="334" w:author="Charlotte Devitre" w:date="2024-07-24T10:40:00Z" w16du:dateUtc="2024-07-24T17:40:00Z">
        <w:r w:rsidR="004F2B3A">
          <w:rPr>
            <w:lang w:val="en-GB"/>
          </w:rPr>
          <w:t xml:space="preserve"> inclusion</w:t>
        </w:r>
      </w:ins>
      <w:r w:rsidRPr="007B522C">
        <w:rPr>
          <w:lang w:val="en-GB"/>
        </w:rPr>
        <w:t xml:space="preserve"> barometry </w:t>
      </w:r>
      <w:r w:rsidRPr="007B522C">
        <w:rPr>
          <w:lang w:val="en-GB"/>
        </w:rPr>
        <w:fldChar w:fldCharType="begin"/>
      </w:r>
      <w:r w:rsidR="007C554B">
        <w:rPr>
          <w:lang w:val="en-GB"/>
        </w:rPr>
        <w:instrText xml:space="preserve"> ADDIN ZOTERO_ITEM CSL_CITATION {"citationID":"SUngdoX9","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lang w:val="en-GB"/>
        </w:rPr>
        <w:instrText>∼</w:instrText>
      </w:r>
      <w:r w:rsidR="007C554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lang w:val="en-GB"/>
        </w:rPr>
        <w:instrText>∼</w:instrText>
      </w:r>
      <w:r w:rsidR="007C554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w:t>
      </w:r>
      <w:r w:rsidRPr="007B522C">
        <w:rPr>
          <w:lang w:val="en-GB"/>
        </w:rPr>
        <w:lastRenderedPageBreak/>
        <w:t>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5455B503"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ins w:id="335" w:author="Charlotte Devitre" w:date="2024-07-24T10:58:00Z" w16du:dateUtc="2024-07-24T17:58:00Z">
        <w:r w:rsidR="00044509">
          <w:rPr>
            <w:lang w:val="en-GB"/>
          </w:rPr>
          <w:t>-</w:t>
        </w:r>
      </w:ins>
      <w:del w:id="336" w:author="Charlotte Devitre" w:date="2024-07-24T10:58:00Z" w16du:dateUtc="2024-07-24T17:58:00Z">
        <w:r w:rsidRPr="007605F5" w:rsidDel="00044509">
          <w:rPr>
            <w:lang w:val="en-GB"/>
          </w:rPr>
          <w:delText xml:space="preserve"> </w:delText>
        </w:r>
      </w:del>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del w:id="337" w:author="Charlotte Devitre" w:date="2024-07-24T10:40:00Z" w16du:dateUtc="2024-07-24T17:40:00Z">
        <w:r w:rsidR="004E38D9" w:rsidDel="004F2B3A">
          <w:rPr>
            <w:lang w:val="en-GB"/>
          </w:rPr>
          <w:delText>-inclusion</w:delText>
        </w:r>
      </w:del>
      <w:ins w:id="338" w:author="Charlotte Devitre" w:date="2024-07-24T10:40:00Z" w16du:dateUtc="2024-07-24T17:40:00Z">
        <w:r w:rsidR="004F2B3A">
          <w:rPr>
            <w:lang w:val="en-GB"/>
          </w:rPr>
          <w:t xml:space="preserve"> inclusion</w:t>
        </w:r>
      </w:ins>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del w:id="339" w:author="Charlotte Devitre" w:date="2024-07-24T10:40:00Z" w16du:dateUtc="2024-07-24T17:40:00Z">
        <w:r w:rsidR="004E38D9" w:rsidDel="004F2B3A">
          <w:rPr>
            <w:lang w:val="en-GB"/>
          </w:rPr>
          <w:delText>-inclusion</w:delText>
        </w:r>
      </w:del>
      <w:ins w:id="340" w:author="Charlotte Devitre" w:date="2024-07-24T10:40:00Z" w16du:dateUtc="2024-07-24T17:40:00Z">
        <w:r w:rsidR="004F2B3A">
          <w:rPr>
            <w:lang w:val="en-GB"/>
          </w:rPr>
          <w:t xml:space="preserve"> inclusion</w:t>
        </w:r>
      </w:ins>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del w:id="341" w:author="Charlotte Devitre" w:date="2024-07-24T10:40:00Z" w16du:dateUtc="2024-07-24T17:40:00Z">
        <w:r w:rsidR="004E38D9" w:rsidDel="004F2B3A">
          <w:rPr>
            <w:lang w:val="en-GB"/>
          </w:rPr>
          <w:delText>-inclusion</w:delText>
        </w:r>
      </w:del>
      <w:ins w:id="342" w:author="Charlotte Devitre" w:date="2024-07-24T10:40:00Z" w16du:dateUtc="2024-07-24T17:40:00Z">
        <w:r w:rsidR="004F2B3A">
          <w:rPr>
            <w:lang w:val="en-GB"/>
          </w:rPr>
          <w:t xml:space="preserve"> inclusion</w:t>
        </w:r>
      </w:ins>
      <w:r w:rsidR="004E38D9">
        <w:rPr>
          <w:lang w:val="en-GB"/>
        </w:rPr>
        <w:t>s</w:t>
      </w:r>
      <w:r w:rsidRPr="007B522C">
        <w:rPr>
          <w:lang w:val="en-GB"/>
        </w:rPr>
        <w:t xml:space="preserve"> using a </w:t>
      </w:r>
      <w:ins w:id="343" w:author="Charlotte Devitre" w:date="2024-07-24T10:58:00Z" w16du:dateUtc="2024-07-24T17:58:00Z">
        <w:r w:rsidR="00044509">
          <w:rPr>
            <w:lang w:val="en-GB"/>
          </w:rPr>
          <w:t>previously established</w:t>
        </w:r>
      </w:ins>
      <w:ins w:id="344" w:author="Charlotte Devitre" w:date="2024-07-24T10:59:00Z" w16du:dateUtc="2024-07-24T17:59:00Z">
        <w:r w:rsidR="00044509">
          <w:rPr>
            <w:lang w:val="en-GB"/>
          </w:rPr>
          <w:t xml:space="preserve"> instrument-specific </w:t>
        </w:r>
      </w:ins>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C554B">
        <w:rPr>
          <w:lang w:val="en-GB"/>
        </w:rPr>
        <w:instrText xml:space="preserve"> ADDIN ZOTERO_ITEM CSL_CITATION {"citationID":"mjzUYxpE","properties":{"formattedCitation":"(DeVitre {\\i{}et al.}, 2021; DeVitre and Wieser, 2024)","plainCitation":"(DeVitre et al., 2021; DeVitre and Wieser, 2024)","noteIndex":0},"citationItems":[{"id":"YRNO6Sw0/jHwxL1Ha","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ins w:id="345" w:author="Charlotte Devitre" w:date="2024-07-24T11:05:00Z" w16du:dateUtc="2024-07-24T18:05:00Z">
        <w:r w:rsidR="00B55169">
          <w:rPr>
            <w:lang w:val="en-GB"/>
          </w:rPr>
          <w:t xml:space="preserve">All spectra processing and subsequent calculations were performed using DiadFit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ins>
      <w:ins w:id="346" w:author="Charlotte Devitre" w:date="2024-07-24T11:06:00Z" w16du:dateUtc="2024-07-24T18:06:00Z">
        <w:r w:rsidR="00B55169">
          <w:rPr>
            <w:lang w:val="en-GB"/>
          </w:rPr>
          <w:t xml:space="preserve">daily </w:t>
        </w:r>
      </w:ins>
      <w:ins w:id="347" w:author="Charlotte Devitre" w:date="2024-07-24T11:05:00Z" w16du:dateUtc="2024-07-24T18:05:00Z">
        <w:r w:rsidR="00B55169">
          <w:rPr>
            <w:lang w:val="en-GB"/>
          </w:rPr>
          <w:t xml:space="preserve">data-to-results turnaround of ~15 minutes. </w:t>
        </w:r>
      </w:ins>
      <w:del w:id="348" w:author="Charlotte Devitre" w:date="2024-07-24T11:05:00Z" w16du:dateUtc="2024-07-24T18:05:00Z">
        <w:r w:rsidDel="00B55169">
          <w:rPr>
            <w:lang w:val="en-GB"/>
          </w:rPr>
          <w:delText>We calculated pressures</w:delText>
        </w:r>
      </w:del>
      <w:ins w:id="349" w:author="Charlotte Devitre" w:date="2024-07-24T11:05:00Z" w16du:dateUtc="2024-07-24T18:05:00Z">
        <w:r w:rsidR="00B55169">
          <w:rPr>
            <w:lang w:val="en-GB"/>
          </w:rPr>
          <w:t>Pressures were calculated</w:t>
        </w:r>
      </w:ins>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C554B">
        <w:rPr>
          <w:lang w:val="en-GB"/>
        </w:rPr>
        <w:instrText xml:space="preserve"> ADDIN ZOTERO_ITEM CSL_CITATION {"citationID":"fDRa8gZ3","properties":{"formattedCitation":"(Span &amp; Wagner, 1996)","plainCitation":"(Span &amp; Wagner, 1996)","dontUpdate":true,"noteIndex":0},"citationItems":[{"id":"YRNO6Sw0/xR1jLGl1","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ins w:id="350" w:author="Charlotte Devitre" w:date="2024-07-24T11:05:00Z" w16du:dateUtc="2024-07-24T18:05:00Z">
        <w:r w:rsidR="00B55169">
          <w:t xml:space="preserve"> implemented in DiadFit</w:t>
        </w:r>
      </w:ins>
      <w:r w:rsidRPr="007B522C">
        <w:rPr>
          <w:lang w:val="en-GB"/>
        </w:rPr>
        <w:t xml:space="preserve">. </w:t>
      </w:r>
      <w:del w:id="351" w:author="Charlotte Devitre" w:date="2024-07-24T11:05:00Z" w16du:dateUtc="2024-07-24T18:05:00Z">
        <w:r w:rsidR="00C25238" w:rsidDel="00B55169">
          <w:rPr>
            <w:lang w:val="en-GB"/>
          </w:rPr>
          <w:fldChar w:fldCharType="begin"/>
        </w:r>
        <w:r w:rsidR="00B55169" w:rsidDel="00B55169">
          <w:rPr>
            <w:lang w:val="en-GB"/>
          </w:rPr>
          <w:del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delInstrText>
        </w:r>
        <w:r w:rsidR="00C25238" w:rsidDel="00B55169">
          <w:rPr>
            <w:lang w:val="en-GB"/>
          </w:rPr>
          <w:fldChar w:fldCharType="separate"/>
        </w:r>
        <w:r w:rsidR="00B55169" w:rsidDel="00B55169">
          <w:rPr>
            <w:noProof/>
            <w:lang w:val="en-GB"/>
          </w:rPr>
          <w:delText>(Wieser and DeVitre, 2024)</w:delText>
        </w:r>
        <w:r w:rsidR="00C25238" w:rsidDel="00B55169">
          <w:rPr>
            <w:lang w:val="en-GB"/>
          </w:rPr>
          <w:fldChar w:fldCharType="end"/>
        </w:r>
      </w:del>
      <w:r w:rsidRPr="007B522C">
        <w:rPr>
          <w:lang w:val="en-GB"/>
        </w:rPr>
        <w:t xml:space="preserve">At the time of our simulation, </w:t>
      </w:r>
      <w:r>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7C554B">
        <w:rPr>
          <w:lang w:val="en-GB"/>
        </w:rPr>
        <w:instrText xml:space="preserve"> ADDIN ZOTERO_ITEM CSL_CITATION {"citationID":"g54qIx3Y","properties":{"formattedCitation":"(Yoshimura, 2023)","plainCitation":"(Yoshimura, 2023)","dontUpdate":true,"noteIndex":0},"citationItems":[{"id":"YRNO6Sw0/UumTv6WF","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C554B">
        <w:rPr>
          <w:rFonts w:ascii="Cambria Math" w:hAnsi="Cambria Math" w:cs="Cambria Math"/>
          <w:lang w:val="en-GB"/>
        </w:rPr>
        <w:instrText>∼</w:instrText>
      </w:r>
      <w:r w:rsidR="007C554B">
        <w:rPr>
          <w:lang w:val="en-GB"/>
        </w:rPr>
        <w:instrText xml:space="preserve"> 2573 K and </w:instrText>
      </w:r>
      <w:r w:rsidR="007C554B">
        <w:rPr>
          <w:rFonts w:ascii="Cambria Math" w:hAnsi="Cambria Math" w:cs="Cambria Math"/>
          <w:lang w:val="en-GB"/>
        </w:rPr>
        <w:instrText>∼</w:instrText>
      </w:r>
      <w:r w:rsidR="007C554B">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sidR="007C554B">
        <w:rPr>
          <w:lang w:val="en-GB"/>
        </w:rPr>
        <w:instrText xml:space="preserve"> ADDIN ZOTERO_ITEM CSL_CITATION {"citationID":"qqvJgTw3","properties":{"formattedCitation":"(Duan &amp; Zhang, 2006)","plainCitation":"(Duan &amp; Zhang, 2006)","dontUpdate":true,"noteIndex":0},"citationItems":[{"id":"YRNO6Sw0/LxZf8KOV","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DiadFit.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del w:id="352" w:author="Charlotte Devitre" w:date="2024-07-24T10:40:00Z" w16du:dateUtc="2024-07-24T17:40:00Z">
        <w:r w:rsidR="00834561" w:rsidDel="004F2B3A">
          <w:rPr>
            <w:lang w:val="en-GB"/>
          </w:rPr>
          <w:delText>-inclusion</w:delText>
        </w:r>
      </w:del>
      <w:ins w:id="353" w:author="Charlotte Devitre" w:date="2024-07-24T10:40:00Z" w16du:dateUtc="2024-07-24T17:40:00Z">
        <w:r w:rsidR="004F2B3A">
          <w:rPr>
            <w:lang w:val="en-GB"/>
          </w:rPr>
          <w:t xml:space="preserve"> inclusion</w:t>
        </w:r>
      </w:ins>
      <w:r w:rsidRPr="007B522C">
        <w:rPr>
          <w:lang w:val="en-GB"/>
        </w:rPr>
        <w:t xml:space="preserve"> data at Kīlauea </w:t>
      </w:r>
      <w:r w:rsidRPr="007B522C">
        <w:rPr>
          <w:lang w:val="en-GB"/>
        </w:rPr>
        <w:fldChar w:fldCharType="begin"/>
      </w:r>
      <w:r w:rsidR="007C554B">
        <w:rPr>
          <w:lang w:val="en-GB"/>
        </w:rPr>
        <w:instrText xml:space="preserve"> ADDIN ZOTERO_ITEM CSL_CITATION {"citationID":"pM6NvpPH","properties":{"formattedCitation":"(Wieser {\\i{}et al.}, 2021; DeVitre and Wieser, 2024)","plainCitation":"(Wieser et al., 2021; 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lang w:val="en-GB"/>
        </w:rPr>
        <w:instrText>∼</w:instrText>
      </w:r>
      <w:r w:rsidR="007C554B">
        <w:rPr>
          <w:lang w:val="en-GB"/>
        </w:rPr>
        <w:instrText>2-km depth), while many high-Fo olivines (&gt;Fo81.5; far from equilibrium with their carrier melts) crystallized within the South Caldera reservoir (</w:instrText>
      </w:r>
      <w:r w:rsidR="007C554B">
        <w:rPr>
          <w:rFonts w:ascii="Cambria Math" w:hAnsi="Cambria Math" w:cs="Cambria Math"/>
          <w:lang w:val="en-GB"/>
        </w:rPr>
        <w:instrText>∼</w:instrText>
      </w:r>
      <w:r w:rsidR="007C554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xml:space="preserve">, calculated pressures would be ~10% </w:t>
      </w:r>
      <w:r w:rsidRPr="007B522C">
        <w:rPr>
          <w:lang w:val="en-GB"/>
        </w:rPr>
        <w:lastRenderedPageBreak/>
        <w:t xml:space="preserve">higher than originally reported to HVO if the </w:t>
      </w:r>
      <w:del w:id="354" w:author="Charlotte Devitre" w:date="2024-07-24T14:25:00Z" w16du:dateUtc="2024-07-24T21:25:00Z">
        <w:r w:rsidRPr="007B522C" w:rsidDel="001157FC">
          <w:rPr>
            <w:lang w:val="en-GB"/>
          </w:rPr>
          <w:delText xml:space="preserve"> </w:delText>
        </w:r>
      </w:del>
      <w:r w:rsidRPr="007B522C">
        <w:rPr>
          <w:lang w:val="en-GB"/>
        </w:rPr>
        <w:t>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del w:id="355"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356" w:author="Charlotte Devitre" w:date="2024-07-24T10:50:00Z" w16du:dateUtc="2024-07-24T17:50:00Z">
        <w:r w:rsidR="004F2B3A">
          <w:rPr>
            <w:lang w:val="en-GB"/>
          </w:rPr>
          <w:t xml:space="preserve">South Caldera </w:t>
        </w:r>
      </w:ins>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7F60262B"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del w:id="357" w:author="Charlotte Devitre" w:date="2024-07-24T10:40:00Z" w16du:dateUtc="2024-07-24T17:40:00Z">
        <w:r w:rsidR="004E38D9" w:rsidDel="004F2B3A">
          <w:rPr>
            <w:i/>
            <w:iCs/>
            <w:lang w:val="en-GB"/>
          </w:rPr>
          <w:delText>-inclusion</w:delText>
        </w:r>
      </w:del>
      <w:ins w:id="358" w:author="Charlotte Devitre" w:date="2024-07-24T10:40:00Z" w16du:dateUtc="2024-07-24T17:40:00Z">
        <w:r w:rsidR="004F2B3A">
          <w:rPr>
            <w:i/>
            <w:iCs/>
            <w:lang w:val="en-GB"/>
          </w:rPr>
          <w:t xml:space="preserve"> inclusion</w:t>
        </w:r>
      </w:ins>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del w:id="359" w:author="Charlotte Devitre" w:date="2024-07-24T10:40:00Z" w16du:dateUtc="2024-07-24T17:40:00Z">
        <w:r w:rsidR="004E38D9" w:rsidDel="004F2B3A">
          <w:rPr>
            <w:bCs/>
            <w:i/>
            <w:iCs/>
            <w:lang w:val="en-GB"/>
          </w:rPr>
          <w:delText>-inclusion</w:delText>
        </w:r>
      </w:del>
      <w:ins w:id="360" w:author="Charlotte Devitre" w:date="2024-07-24T10:40:00Z" w16du:dateUtc="2024-07-24T17:40:00Z">
        <w:r w:rsidR="004F2B3A">
          <w:rPr>
            <w:bCs/>
            <w:i/>
            <w:iCs/>
            <w:lang w:val="en-GB"/>
          </w:rPr>
          <w:t xml:space="preserve"> inclusion</w:t>
        </w:r>
      </w:ins>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del w:id="361" w:author="Charlotte Devitre" w:date="2024-07-24T10:40:00Z" w16du:dateUtc="2024-07-24T17:40:00Z">
        <w:r w:rsidR="004E38D9" w:rsidDel="004F2B3A">
          <w:rPr>
            <w:bCs/>
            <w:i/>
            <w:iCs/>
            <w:lang w:val="en-GB"/>
          </w:rPr>
          <w:delText>-inclusion</w:delText>
        </w:r>
      </w:del>
      <w:ins w:id="362" w:author="Charlotte Devitre" w:date="2024-07-24T10:40:00Z" w16du:dateUtc="2024-07-24T17:40:00Z">
        <w:r w:rsidR="004F2B3A">
          <w:rPr>
            <w:bCs/>
            <w:i/>
            <w:iCs/>
            <w:lang w:val="en-GB"/>
          </w:rPr>
          <w:t xml:space="preserve"> inclusion</w:t>
        </w:r>
      </w:ins>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del w:id="363" w:author="Charlotte Devitre" w:date="2024-07-24T10:40:00Z" w16du:dateUtc="2024-07-24T17:40:00Z">
        <w:r w:rsidR="00612DF3" w:rsidDel="004F2B3A">
          <w:rPr>
            <w:i/>
            <w:iCs/>
          </w:rPr>
          <w:delText>-inclusion</w:delText>
        </w:r>
      </w:del>
      <w:ins w:id="364" w:author="Charlotte Devitre" w:date="2024-07-24T10:40:00Z" w16du:dateUtc="2024-07-24T17:40:00Z">
        <w:r w:rsidR="004F2B3A">
          <w:rPr>
            <w:i/>
            <w:iCs/>
          </w:rPr>
          <w:t xml:space="preserve"> inclusion</w:t>
        </w:r>
      </w:ins>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ins w:id="365" w:author="Charlotte Devitre" w:date="2024-07-24T15:40:00Z" w16du:dateUtc="2024-07-24T22:40:00Z">
        <w:r w:rsidR="00EA6185">
          <w:rPr>
            <w:i/>
            <w:iCs/>
          </w:rPr>
          <w:t>L</w:t>
        </w:r>
      </w:ins>
      <w:del w:id="366" w:author="Charlotte Devitre" w:date="2024-07-24T15:40:00Z" w16du:dateUtc="2024-07-24T22:40:00Z">
        <w:r w:rsidRPr="007B522C" w:rsidDel="00EA6185">
          <w:rPr>
            <w:i/>
            <w:iCs/>
          </w:rPr>
          <w:delText>l</w:delText>
        </w:r>
      </w:del>
      <w:r w:rsidRPr="007B522C">
        <w:rPr>
          <w:i/>
          <w:iCs/>
        </w:rPr>
        <w:t xml:space="preserve">ower East Rift Zone (LERZ) eruption, which required a contribution from the </w:t>
      </w:r>
      <w:del w:id="367" w:author="Charlotte Devitre" w:date="2024-07-24T10:49:00Z" w16du:dateUtc="2024-07-24T17:49:00Z">
        <w:r w:rsidR="007C5202" w:rsidDel="004F2B3A">
          <w:rPr>
            <w:i/>
            <w:iCs/>
          </w:rPr>
          <w:delText>South-Caldera</w:delText>
        </w:r>
        <w:r w:rsidRPr="007B522C" w:rsidDel="004F2B3A">
          <w:rPr>
            <w:i/>
            <w:iCs/>
          </w:rPr>
          <w:delText xml:space="preserve"> </w:delText>
        </w:r>
      </w:del>
      <w:ins w:id="368" w:author="Charlotte Devitre" w:date="2024-07-24T10:50:00Z" w16du:dateUtc="2024-07-24T17:50:00Z">
        <w:r w:rsidR="004F2B3A">
          <w:rPr>
            <w:i/>
            <w:iCs/>
          </w:rPr>
          <w:t xml:space="preserve">South Caldera </w:t>
        </w:r>
      </w:ins>
      <w:r w:rsidRPr="007B522C">
        <w:rPr>
          <w:i/>
          <w:iCs/>
        </w:rPr>
        <w:t xml:space="preserve">reservoir </w:t>
      </w:r>
      <w:r w:rsidRPr="007B522C">
        <w:rPr>
          <w:i/>
          <w:iCs/>
        </w:rPr>
        <w:fldChar w:fldCharType="begin"/>
      </w:r>
      <w:r w:rsidR="007C554B">
        <w:rPr>
          <w:i/>
          <w:iCs/>
        </w:rPr>
        <w:instrText xml:space="preserve"> ADDIN ZOTERO_ITEM CSL_CITATION {"citationID":"ERlQrz43","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del w:id="369" w:author="Charlotte Devitre" w:date="2024-07-24T10:40:00Z" w16du:dateUtc="2024-07-24T17:40:00Z">
        <w:r w:rsidR="00834561" w:rsidDel="004F2B3A">
          <w:rPr>
            <w:i/>
            <w:iCs/>
          </w:rPr>
          <w:delText>-inclusion</w:delText>
        </w:r>
      </w:del>
      <w:ins w:id="370" w:author="Charlotte Devitre" w:date="2024-07-24T10:40:00Z" w16du:dateUtc="2024-07-24T17:40:00Z">
        <w:r w:rsidR="004F2B3A">
          <w:rPr>
            <w:i/>
            <w:iCs/>
          </w:rPr>
          <w:t xml:space="preserve"> inclusion</w:t>
        </w:r>
      </w:ins>
      <w:r w:rsidR="00612DF3">
        <w:rPr>
          <w:i/>
          <w:iCs/>
        </w:rPr>
        <w:t>s</w:t>
      </w:r>
      <w:r w:rsidRPr="007B522C">
        <w:rPr>
          <w:i/>
          <w:iCs/>
        </w:rPr>
        <w:t xml:space="preserve"> </w:t>
      </w:r>
      <w:r w:rsidRPr="007B522C">
        <w:rPr>
          <w:i/>
          <w:iCs/>
        </w:rPr>
        <w:fldChar w:fldCharType="begin"/>
      </w:r>
      <w:r w:rsidR="007C554B">
        <w:rPr>
          <w:i/>
          <w:iCs/>
        </w:rPr>
        <w:instrText xml:space="preserve"> ADDIN ZOTERO_ITEM CSL_CITATION {"citationID":"fJdwtsgr","properties":{"formattedCitation":"(Wieser {\\i{}et al.}, 2021)","plainCitation":"(Wieser et al., 2021)","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del w:id="371" w:author="Charlotte Devitre" w:date="2024-07-24T10:40:00Z" w16du:dateUtc="2024-07-24T17:40:00Z">
        <w:r w:rsidR="00834561" w:rsidRPr="00612DF3" w:rsidDel="004F2B3A">
          <w:rPr>
            <w:i/>
            <w:iCs/>
          </w:rPr>
          <w:delText>-inclusion</w:delText>
        </w:r>
      </w:del>
      <w:ins w:id="372" w:author="Charlotte Devitre" w:date="2024-07-24T10:40:00Z" w16du:dateUtc="2024-07-24T17:40:00Z">
        <w:r w:rsidR="004F2B3A">
          <w:rPr>
            <w:i/>
            <w:iCs/>
          </w:rPr>
          <w:t xml:space="preserve"> inclusion</w:t>
        </w:r>
      </w:ins>
      <w:r w:rsidR="00612DF3" w:rsidRPr="00612DF3">
        <w:rPr>
          <w:i/>
          <w:iCs/>
        </w:rPr>
        <w:t xml:space="preserve">s </w:t>
      </w:r>
      <w:r w:rsidRPr="007B522C">
        <w:rPr>
          <w:i/>
          <w:iCs/>
        </w:rPr>
        <w:fldChar w:fldCharType="begin"/>
      </w:r>
      <w:r w:rsidR="007C554B">
        <w:rPr>
          <w:i/>
          <w:iCs/>
        </w:rPr>
        <w:instrText xml:space="preserve"> ADDIN ZOTERO_ITEM CSL_CITATION {"citationID":"JayGzJst","properties":{"formattedCitation":"(DeVitre and Wieser, 2024)","plainCitation":"(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as reported,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w:t>
      </w:r>
      <w:r w:rsidRPr="007B522C">
        <w:rPr>
          <w:i/>
          <w:iCs/>
        </w:rPr>
        <w:lastRenderedPageBreak/>
        <w:t xml:space="preserve">peak ratio &lt; 0.1). d) Day 4 data, as reported. Means were taken for repeated analyses of single </w:t>
      </w:r>
      <w:r w:rsidR="004E38D9">
        <w:rPr>
          <w:i/>
          <w:iCs/>
        </w:rPr>
        <w:t>fluid</w:t>
      </w:r>
      <w:del w:id="373" w:author="Charlotte Devitre" w:date="2024-07-24T10:40:00Z" w16du:dateUtc="2024-07-24T17:40:00Z">
        <w:r w:rsidR="004E38D9" w:rsidDel="004F2B3A">
          <w:rPr>
            <w:i/>
            <w:iCs/>
          </w:rPr>
          <w:delText>-inclusion</w:delText>
        </w:r>
      </w:del>
      <w:ins w:id="374" w:author="Charlotte Devitre" w:date="2024-07-24T10:40:00Z" w16du:dateUtc="2024-07-24T17:40:00Z">
        <w:r w:rsidR="004F2B3A">
          <w:rPr>
            <w:i/>
            <w:iCs/>
          </w:rPr>
          <w:t xml:space="preserve"> inclusion</w:t>
        </w:r>
      </w:ins>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del w:id="375" w:author="Charlotte Devitre" w:date="2024-07-24T10:40:00Z" w16du:dateUtc="2024-07-24T17:40:00Z">
        <w:r w:rsidR="004E38D9" w:rsidDel="004F2B3A">
          <w:rPr>
            <w:i/>
            <w:iCs/>
          </w:rPr>
          <w:delText>-inclusion</w:delText>
        </w:r>
      </w:del>
      <w:ins w:id="376" w:author="Charlotte Devitre" w:date="2024-07-24T10:40:00Z" w16du:dateUtc="2024-07-24T17:40:00Z">
        <w:r w:rsidR="004F2B3A">
          <w:rPr>
            <w:i/>
            <w:iCs/>
          </w:rPr>
          <w:t xml:space="preserve"> inclusion</w:t>
        </w:r>
      </w:ins>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ins w:id="377" w:author="Charlotte Devitre" w:date="2024-07-24T15:40:00Z" w16du:dateUtc="2024-07-24T22:40:00Z">
        <w:r w:rsidR="00EA6185">
          <w:rPr>
            <w:i/>
            <w:iCs/>
          </w:rPr>
          <w:t>g</w:t>
        </w:r>
      </w:ins>
      <w:del w:id="378" w:author="Charlotte Devitre" w:date="2024-07-24T15:40:00Z" w16du:dateUtc="2024-07-24T22:40:00Z">
        <w:r w:rsidRPr="007B522C" w:rsidDel="00EA6185">
          <w:rPr>
            <w:i/>
            <w:iCs/>
          </w:rPr>
          <w:delText>G</w:delText>
        </w:r>
      </w:del>
      <w:r w:rsidRPr="007B522C">
        <w:rPr>
          <w:i/>
          <w:iCs/>
        </w:rPr>
        <w:t xml:space="preserve">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del w:id="379" w:author="Charlotte Devitre" w:date="2024-07-24T10:40:00Z" w16du:dateUtc="2024-07-24T17:40:00Z">
        <w:r w:rsidR="00612DF3" w:rsidDel="004F2B3A">
          <w:rPr>
            <w:i/>
            <w:iCs/>
          </w:rPr>
          <w:delText>-inclusion</w:delText>
        </w:r>
      </w:del>
      <w:ins w:id="380" w:author="Charlotte Devitre" w:date="2024-07-24T10:40:00Z" w16du:dateUtc="2024-07-24T17:40:00Z">
        <w:r w:rsidR="004F2B3A">
          <w:rPr>
            <w:i/>
            <w:iCs/>
          </w:rPr>
          <w:t xml:space="preserve"> inclusion</w:t>
        </w:r>
      </w:ins>
      <w:r w:rsidR="001B3DE9">
        <w:rPr>
          <w:i/>
          <w:iCs/>
        </w:rPr>
        <w:t>s</w:t>
      </w:r>
      <w:r w:rsidRPr="007B522C">
        <w:rPr>
          <w:i/>
          <w:iCs/>
        </w:rPr>
        <w:t xml:space="preserve"> </w:t>
      </w:r>
      <w:r w:rsidRPr="007B522C">
        <w:rPr>
          <w:i/>
          <w:iCs/>
        </w:rPr>
        <w:fldChar w:fldCharType="begin"/>
      </w:r>
      <w:r w:rsidR="007C554B">
        <w:rPr>
          <w:i/>
          <w:iCs/>
        </w:rPr>
        <w:instrText xml:space="preserve"> ADDIN ZOTERO_ITEM CSL_CITATION {"citationID":"tEBWVcGu","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6AC1097D" w:rsidR="00B90F91" w:rsidRPr="007B522C" w:rsidRDefault="00B90F91" w:rsidP="00B90F91">
      <w:pPr>
        <w:pStyle w:val="Text"/>
        <w:spacing w:line="480" w:lineRule="auto"/>
        <w:jc w:val="both"/>
        <w:rPr>
          <w:bCs/>
          <w:lang w:val="en-GB"/>
        </w:rPr>
      </w:pPr>
      <w:bookmarkStart w:id="381" w:name="_Hlk164086178"/>
      <w:r w:rsidRPr="007B522C">
        <w:rPr>
          <w:bCs/>
          <w:lang w:val="en-GB"/>
        </w:rPr>
        <w:t>For the first and second days</w:t>
      </w:r>
      <w:ins w:id="382" w:author="Charlotte Devitre" w:date="2024-07-24T14:26:00Z" w16du:dateUtc="2024-07-24T21:26:00Z">
        <w:r w:rsidR="001157FC">
          <w:rPr>
            <w:bCs/>
            <w:lang w:val="en-GB"/>
          </w:rPr>
          <w:t xml:space="preserve"> of the simulation</w:t>
        </w:r>
      </w:ins>
      <w:r>
        <w:rPr>
          <w:bCs/>
          <w:lang w:val="en-GB"/>
        </w:rPr>
        <w:t xml:space="preserve">, </w:t>
      </w:r>
      <w:r w:rsidRPr="007B522C">
        <w:rPr>
          <w:bCs/>
          <w:lang w:val="en-GB"/>
        </w:rPr>
        <w:t xml:space="preserve">we </w:t>
      </w:r>
      <w:bookmarkStart w:id="383" w:name="_Hlk157173128"/>
      <w:r w:rsidRPr="007B522C">
        <w:rPr>
          <w:bCs/>
          <w:lang w:val="en-GB"/>
        </w:rPr>
        <w:t xml:space="preserve">assumed an entrapment temperature of 1150 ˚C for all </w:t>
      </w:r>
      <w:r w:rsidR="004E38D9">
        <w:rPr>
          <w:bCs/>
          <w:lang w:val="en-GB"/>
        </w:rPr>
        <w:t>fluid</w:t>
      </w:r>
      <w:del w:id="384" w:author="Charlotte Devitre" w:date="2024-07-24T10:40:00Z" w16du:dateUtc="2024-07-24T17:40:00Z">
        <w:r w:rsidR="004E38D9" w:rsidDel="004F2B3A">
          <w:rPr>
            <w:bCs/>
            <w:lang w:val="en-GB"/>
          </w:rPr>
          <w:delText>-inclusion</w:delText>
        </w:r>
      </w:del>
      <w:ins w:id="385"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C554B">
        <w:rPr>
          <w:bCs/>
          <w:lang w:val="en-GB"/>
        </w:rPr>
        <w:instrText xml:space="preserve"> ADDIN ZOTERO_ITEM CSL_CITATION {"citationID":"hmC80TrG","properties":{"formattedCitation":"(Gansecki {\\i{}et al.}, 2019; DeVitre and Wieser, 2024)","plainCitation":"(Gansecki et al., 2019; DeVitre and Wieser, 2024)","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ins w:id="386" w:author="Charlotte Devitre" w:date="2024-07-24T14:26:00Z" w16du:dateUtc="2024-07-24T21:26:00Z">
        <w:r w:rsidR="001157FC">
          <w:rPr>
            <w:bCs/>
            <w:lang w:val="en-GB"/>
          </w:rPr>
          <w:t>D</w:t>
        </w:r>
      </w:ins>
      <w:del w:id="387" w:author="Charlotte Devitre" w:date="2024-07-24T14:26:00Z" w16du:dateUtc="2024-07-24T21:26:00Z">
        <w:r w:rsidRPr="007B522C" w:rsidDel="001157FC">
          <w:rPr>
            <w:bCs/>
            <w:lang w:val="en-GB"/>
          </w:rPr>
          <w:delText>d</w:delText>
        </w:r>
      </w:del>
      <w:r w:rsidRPr="007B522C">
        <w:rPr>
          <w:bCs/>
          <w:lang w:val="en-GB"/>
        </w:rPr>
        <w:t>ay 4, we calculate</w:t>
      </w:r>
      <w:ins w:id="388" w:author="Charlotte Devitre" w:date="2024-07-24T14:26:00Z" w16du:dateUtc="2024-07-24T21:26:00Z">
        <w:r w:rsidR="001157FC">
          <w:rPr>
            <w:bCs/>
            <w:lang w:val="en-GB"/>
          </w:rPr>
          <w:t>d</w:t>
        </w:r>
      </w:ins>
      <w:r w:rsidRPr="007B522C">
        <w:rPr>
          <w:bCs/>
          <w:lang w:val="en-GB"/>
        </w:rPr>
        <w:t xml:space="preserve"> entrapment temperatures for each </w:t>
      </w:r>
      <w:r w:rsidR="004E38D9">
        <w:rPr>
          <w:bCs/>
          <w:lang w:val="en-GB"/>
        </w:rPr>
        <w:t>fluid</w:t>
      </w:r>
      <w:del w:id="389" w:author="Charlotte Devitre" w:date="2024-07-24T10:40:00Z" w16du:dateUtc="2024-07-24T17:40:00Z">
        <w:r w:rsidR="004E38D9" w:rsidDel="004F2B3A">
          <w:rPr>
            <w:bCs/>
            <w:lang w:val="en-GB"/>
          </w:rPr>
          <w:delText>-inclusion</w:delText>
        </w:r>
      </w:del>
      <w:ins w:id="390" w:author="Charlotte Devitre" w:date="2024-07-24T10:40:00Z" w16du:dateUtc="2024-07-24T17:40:00Z">
        <w:r w:rsidR="004F2B3A">
          <w:rPr>
            <w:bCs/>
            <w:lang w:val="en-GB"/>
          </w:rPr>
          <w:t xml:space="preserve"> inclusion</w:t>
        </w:r>
      </w:ins>
      <w:r w:rsidRPr="007B522C">
        <w:rPr>
          <w:bCs/>
          <w:lang w:val="en-GB"/>
        </w:rPr>
        <w:t xml:space="preserve"> </w:t>
      </w:r>
      <w:del w:id="391" w:author="Charlotte Devitre" w:date="2024-07-24T14:26:00Z" w16du:dateUtc="2024-07-24T21:26:00Z">
        <w:r w:rsidRPr="007B522C" w:rsidDel="001157FC">
          <w:rPr>
            <w:bCs/>
            <w:lang w:val="en-GB"/>
          </w:rPr>
          <w:delText xml:space="preserve"> </w:delText>
        </w:r>
      </w:del>
      <w:r w:rsidRPr="007B522C">
        <w:rPr>
          <w:bCs/>
          <w:lang w:val="en-GB"/>
        </w:rPr>
        <w:t xml:space="preserve">using the host forsterite content measured by EDS </w:t>
      </w:r>
      <w:r w:rsidRPr="007B522C">
        <w:rPr>
          <w:bCs/>
          <w:lang w:val="en-GB"/>
        </w:rPr>
        <w:fldChar w:fldCharType="begin"/>
      </w:r>
      <w:r w:rsidR="007C554B">
        <w:rPr>
          <w:bCs/>
          <w:lang w:val="en-GB"/>
        </w:rPr>
        <w:instrText xml:space="preserve"> ADDIN ZOTERO_ITEM CSL_CITATION {"citationID":"PQWN1KY9","properties":{"formattedCitation":"(DeVitre and Wieser, 2024)","plainCitation":"(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383"/>
      <w:del w:id="392" w:author="Charlotte Devitre" w:date="2024-07-24T14:27:00Z" w16du:dateUtc="2024-07-24T21:27:00Z">
        <w:r w:rsidRPr="007B522C" w:rsidDel="001157FC">
          <w:rPr>
            <w:bCs/>
            <w:lang w:val="en-GB"/>
          </w:rPr>
          <w:delText xml:space="preserve"> </w:delText>
        </w:r>
      </w:del>
      <w:r w:rsidRPr="007B522C">
        <w:rPr>
          <w:bCs/>
          <w:lang w:val="en-GB"/>
        </w:rPr>
        <w:t xml:space="preserve">While crystallization temperatures at Kīlauea are relatively well constrained relative to other volcanic systems, using similar regression methods to those employed by </w:t>
      </w:r>
      <w:r>
        <w:rPr>
          <w:bCs/>
          <w:lang w:val="en-GB"/>
        </w:rPr>
        <w:t xml:space="preserve"> </w:t>
      </w:r>
      <w:r w:rsidRPr="007B522C">
        <w:rPr>
          <w:bCs/>
          <w:lang w:val="en-GB"/>
        </w:rPr>
        <w:fldChar w:fldCharType="begin"/>
      </w:r>
      <w:r w:rsidR="007C554B">
        <w:rPr>
          <w:bCs/>
          <w:lang w:val="en-GB"/>
        </w:rPr>
        <w:instrText xml:space="preserve"> ADDIN ZOTERO_ITEM CSL_CITATION {"citationID":"wqbBks3Z","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del w:id="393" w:author="Charlotte Devitre" w:date="2024-07-24T14:27:00Z" w16du:dateUtc="2024-07-24T21:27:00Z">
        <w:r w:rsidR="00CA1DC0" w:rsidRPr="00CA1DC0" w:rsidDel="001157FC">
          <w:delText>(</w:delText>
        </w:r>
      </w:del>
      <w:r w:rsidR="00CA1DC0" w:rsidRPr="00CA1DC0">
        <w:t>DeVitre and Wieser</w:t>
      </w:r>
      <w:del w:id="394" w:author="Charlotte Devitre" w:date="2024-07-24T14:27:00Z" w16du:dateUtc="2024-07-24T21:27:00Z">
        <w:r w:rsidR="00CA1DC0" w:rsidRPr="00CA1DC0" w:rsidDel="001157FC">
          <w:delText>,</w:delText>
        </w:r>
      </w:del>
      <w:r w:rsidR="00CA1DC0" w:rsidRPr="00CA1DC0">
        <w:t xml:space="preserve"> </w:t>
      </w:r>
      <w:ins w:id="395" w:author="Charlotte Devitre" w:date="2024-07-24T14:27:00Z" w16du:dateUtc="2024-07-24T21:27:00Z">
        <w:r w:rsidR="001157FC">
          <w:t>(</w:t>
        </w:r>
      </w:ins>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0824AD83"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7C554B">
        <w:rPr>
          <w:bCs/>
          <w:lang w:val="en-GB"/>
        </w:rPr>
        <w:instrText xml:space="preserve"> ADDIN ZOTERO_ITEM CSL_CITATION {"citationID":"Vpc2ZmcI","properties":{"formattedCitation":"(Ryan, 1987)","plainCitation":"(Ryan, 1987)","dontUpdate":true,"noteIndex":0},"citationItems":[{"id":"YRNO6Sw0/WQEqOJMm","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7C554B">
        <w:rPr>
          <w:bCs/>
          <w:lang w:val="en-GB"/>
        </w:rPr>
        <w:instrText xml:space="preserve"> ADDIN ZOTERO_ITEM CSL_CITATION {"citationID":"HrMnBpkY","properties":{"formattedCitation":"(Lerner {\\i{}et al.}, 2021)","plainCitation":"(Lerner et al., 2021)","dontUpdate":true,"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del w:id="396" w:author="Charlotte Devitre" w:date="2024-07-24T14:29:00Z" w16du:dateUtc="2024-07-24T21:29:00Z">
        <w:r w:rsidR="00CA1DC0" w:rsidRPr="00CA1DC0" w:rsidDel="001157FC">
          <w:delText>,</w:delText>
        </w:r>
      </w:del>
      <w:r w:rsidR="00CA1DC0" w:rsidRPr="00CA1DC0">
        <w:t xml:space="preserve"> </w:t>
      </w:r>
      <w:r w:rsidR="00CA1DC0">
        <w:t>(</w:t>
      </w:r>
      <w:r w:rsidR="00CA1DC0" w:rsidRPr="00CA1DC0">
        <w:t>2021)</w:t>
      </w:r>
      <w:r w:rsidRPr="007B522C">
        <w:fldChar w:fldCharType="end"/>
      </w:r>
      <w:r w:rsidRPr="007B522C">
        <w:rPr>
          <w:bCs/>
          <w:lang w:val="en-GB"/>
        </w:rPr>
        <w:t xml:space="preserve">. We shared the resulting </w:t>
      </w:r>
      <w:r w:rsidRPr="007B522C">
        <w:rPr>
          <w:bCs/>
          <w:lang w:val="en-GB"/>
        </w:rPr>
        <w:lastRenderedPageBreak/>
        <w:t xml:space="preserve">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Halemaʻumaʻu reservoir of Kīlauea </w:t>
      </w:r>
      <w:r w:rsidR="007C5202">
        <w:rPr>
          <w:bCs/>
          <w:lang w:val="en-GB"/>
        </w:rPr>
        <w:t>(</w:t>
      </w:r>
      <w:r>
        <w:rPr>
          <w:bCs/>
          <w:lang w:val="en-GB"/>
        </w:rPr>
        <w:t>Fig. 2</w:t>
      </w:r>
      <w:r w:rsidRPr="007B522C">
        <w:rPr>
          <w:bCs/>
          <w:lang w:val="en-GB"/>
        </w:rPr>
        <w:t xml:space="preserve">a-b). It worthwhile to note that the number of </w:t>
      </w:r>
      <w:r w:rsidR="004E38D9">
        <w:rPr>
          <w:bCs/>
          <w:lang w:val="en-GB"/>
        </w:rPr>
        <w:t>fluid</w:t>
      </w:r>
      <w:del w:id="397" w:author="Charlotte Devitre" w:date="2024-07-24T10:40:00Z" w16du:dateUtc="2024-07-24T17:40:00Z">
        <w:r w:rsidR="004E38D9" w:rsidDel="004F2B3A">
          <w:rPr>
            <w:bCs/>
            <w:lang w:val="en-GB"/>
          </w:rPr>
          <w:delText>-inclusion</w:delText>
        </w:r>
      </w:del>
      <w:ins w:id="398"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reported on Day 1 (N=16) is comparable to many </w:t>
      </w:r>
      <w:r w:rsidR="00834561">
        <w:rPr>
          <w:bCs/>
          <w:lang w:val="en-GB"/>
        </w:rPr>
        <w:t>melt</w:t>
      </w:r>
      <w:del w:id="399" w:author="Charlotte Devitre" w:date="2024-07-24T10:40:00Z" w16du:dateUtc="2024-07-24T17:40:00Z">
        <w:r w:rsidR="00834561" w:rsidDel="004F2B3A">
          <w:rPr>
            <w:bCs/>
            <w:lang w:val="en-GB"/>
          </w:rPr>
          <w:delText>-inclusion</w:delText>
        </w:r>
      </w:del>
      <w:ins w:id="400" w:author="Charlotte Devitre" w:date="2024-07-24T10:40:00Z" w16du:dateUtc="2024-07-24T17:40:00Z">
        <w:r w:rsidR="004F2B3A">
          <w:rPr>
            <w:bCs/>
            <w:lang w:val="en-GB"/>
          </w:rPr>
          <w:t xml:space="preserve"> inclusion</w:t>
        </w:r>
      </w:ins>
      <w:ins w:id="401" w:author="Charlotte Devitre" w:date="2024-07-24T14:29:00Z" w16du:dateUtc="2024-07-24T21:29:00Z">
        <w:r w:rsidR="001157FC">
          <w:rPr>
            <w:bCs/>
            <w:lang w:val="en-GB"/>
          </w:rPr>
          <w:t xml:space="preserve"> (MI)</w:t>
        </w:r>
      </w:ins>
      <w:r w:rsidRPr="007B522C">
        <w:rPr>
          <w:bCs/>
          <w:lang w:val="en-GB"/>
        </w:rPr>
        <w:t xml:space="preserve"> studies, which often aim for ~20 per sample but frequently report fewer. For example, </w:t>
      </w:r>
      <w:r w:rsidRPr="007B522C">
        <w:rPr>
          <w:bCs/>
          <w:lang w:val="en-GB"/>
        </w:rPr>
        <w:fldChar w:fldCharType="begin"/>
      </w:r>
      <w:r w:rsidR="007C554B">
        <w:rPr>
          <w:bCs/>
          <w:lang w:val="en-GB"/>
        </w:rPr>
        <w:instrText xml:space="preserve"> ADDIN ZOTERO_ITEM CSL_CITATION {"citationID":"StESzSxI","properties":{"formattedCitation":"(Lerner {\\i{}et al.}, 2021)","plainCitation":"(Lerner et al., 2021)","dontUpdate":true,"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del w:id="402" w:author="Charlotte Devitre" w:date="2024-07-24T14:29:00Z" w16du:dateUtc="2024-07-24T21:29:00Z">
        <w:r w:rsidR="00C3296A" w:rsidRPr="00C3296A" w:rsidDel="001157FC">
          <w:delText>,</w:delText>
        </w:r>
      </w:del>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O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del w:id="403" w:author="Charlotte Devitre" w:date="2024-07-24T14:30:00Z" w16du:dateUtc="2024-07-24T21:30:00Z">
        <w:r w:rsidRPr="007B522C" w:rsidDel="001157FC">
          <w:rPr>
            <w:bCs/>
            <w:lang w:val="en-GB"/>
          </w:rPr>
          <w:delText xml:space="preserve"> </w:delText>
        </w:r>
      </w:del>
      <w:r>
        <w:rPr>
          <w:bCs/>
          <w:lang w:val="en-GB"/>
        </w:rPr>
        <w:t xml:space="preserve"> </w:t>
      </w:r>
      <w:r w:rsidRPr="007B522C">
        <w:rPr>
          <w:bCs/>
          <w:lang w:val="en-GB"/>
        </w:rPr>
        <w:fldChar w:fldCharType="begin"/>
      </w:r>
      <w:r w:rsidR="007C554B">
        <w:rPr>
          <w:bCs/>
          <w:lang w:val="en-GB"/>
        </w:rPr>
        <w:instrText xml:space="preserve"> ADDIN ZOTERO_ITEM CSL_CITATION {"citationID":"MUvfWMwr","properties":{"formattedCitation":"(Aster {\\i{}et al.}, 2016)","plainCitation":"(Aster et al., 2016)","dontUpdate":true,"noteIndex":0},"citationItems":[{"id":"YRNO6Sw0/fTmMnZE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del w:id="404" w:author="Charlotte Devitre" w:date="2024-07-24T14:30:00Z" w16du:dateUtc="2024-07-24T21:30:00Z">
        <w:r w:rsidR="00C3296A" w:rsidRPr="00C3296A" w:rsidDel="001157FC">
          <w:delText>,</w:delText>
        </w:r>
      </w:del>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2DEFEA6E"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405" w:author="Charlotte Devitre" w:date="2024-07-24T10:40:00Z" w16du:dateUtc="2024-07-24T17:40:00Z">
        <w:r w:rsidR="004E38D9" w:rsidDel="004F2B3A">
          <w:rPr>
            <w:bCs/>
            <w:lang w:val="en-GB"/>
          </w:rPr>
          <w:delText>-inclusion</w:delText>
        </w:r>
      </w:del>
      <w:ins w:id="406"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w:t>
      </w:r>
      <w:del w:id="407" w:author="Charlotte Devitre" w:date="2024-07-24T10:40:00Z" w16du:dateUtc="2024-07-24T17:40:00Z">
        <w:r w:rsidR="004E38D9" w:rsidDel="004F2B3A">
          <w:rPr>
            <w:bCs/>
            <w:lang w:val="en-GB"/>
          </w:rPr>
          <w:delText>-inclusion</w:delText>
        </w:r>
      </w:del>
      <w:ins w:id="408"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analysed, while </w:t>
      </w:r>
      <w:r w:rsidRPr="007B522C">
        <w:rPr>
          <w:bCs/>
          <w:lang w:val="en-GB"/>
        </w:rPr>
        <w:t xml:space="preserve">additional </w:t>
      </w:r>
      <w:r w:rsidR="004E38D9">
        <w:rPr>
          <w:bCs/>
          <w:lang w:val="en-GB"/>
        </w:rPr>
        <w:t>fluid</w:t>
      </w:r>
      <w:del w:id="409" w:author="Charlotte Devitre" w:date="2024-07-24T10:40:00Z" w16du:dateUtc="2024-07-24T17:40:00Z">
        <w:r w:rsidR="004E38D9" w:rsidDel="004F2B3A">
          <w:rPr>
            <w:bCs/>
            <w:lang w:val="en-GB"/>
          </w:rPr>
          <w:delText>-inclusion</w:delText>
        </w:r>
      </w:del>
      <w:ins w:id="410"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del w:id="411" w:author="Charlotte Devitre" w:date="2024-07-24T10:40:00Z" w16du:dateUtc="2024-07-24T17:40:00Z">
        <w:r w:rsidR="004E38D9" w:rsidDel="004F2B3A">
          <w:rPr>
            <w:bCs/>
            <w:lang w:val="en-GB"/>
          </w:rPr>
          <w:delText>-inclusion</w:delText>
        </w:r>
      </w:del>
      <w:ins w:id="412" w:author="Charlotte Devitre" w:date="2024-07-24T10:40:00Z" w16du:dateUtc="2024-07-24T17:40:00Z">
        <w:r w:rsidR="004F2B3A">
          <w:rPr>
            <w:bCs/>
            <w:lang w:val="en-GB"/>
          </w:rPr>
          <w:t xml:space="preserve"> inclusion</w:t>
        </w:r>
      </w:ins>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del w:id="413" w:author="Charlotte Devitre" w:date="2024-07-24T10:40:00Z" w16du:dateUtc="2024-07-24T17:40:00Z">
        <w:r w:rsidR="004E38D9" w:rsidDel="004F2B3A">
          <w:rPr>
            <w:bCs/>
            <w:lang w:val="en-GB"/>
          </w:rPr>
          <w:delText>-inclusion</w:delText>
        </w:r>
      </w:del>
      <w:ins w:id="414" w:author="Charlotte Devitre" w:date="2024-07-24T10:40:00Z" w16du:dateUtc="2024-07-24T17:40:00Z">
        <w:r w:rsidR="004F2B3A">
          <w:rPr>
            <w:bCs/>
            <w:lang w:val="en-GB"/>
          </w:rPr>
          <w:t xml:space="preserve"> inclusion</w:t>
        </w:r>
      </w:ins>
      <w:r w:rsidR="004E38D9">
        <w:rPr>
          <w:bCs/>
          <w:lang w:val="en-GB"/>
        </w:rPr>
        <w:t>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del w:id="415" w:author="Charlotte Devitre" w:date="2024-07-24T10:40:00Z" w16du:dateUtc="2024-07-24T17:40:00Z">
        <w:r w:rsidR="004E38D9" w:rsidDel="004F2B3A">
          <w:rPr>
            <w:bCs/>
            <w:lang w:val="en-GB"/>
          </w:rPr>
          <w:delText>-inclusion</w:delText>
        </w:r>
      </w:del>
      <w:ins w:id="416" w:author="Charlotte Devitre" w:date="2024-07-24T10:40:00Z" w16du:dateUtc="2024-07-24T17:40:00Z">
        <w:r w:rsidR="004F2B3A">
          <w:rPr>
            <w:bCs/>
            <w:lang w:val="en-GB"/>
          </w:rPr>
          <w:t xml:space="preserve"> inclusion</w:t>
        </w:r>
      </w:ins>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FeO in the liquid and the </w:t>
      </w:r>
      <w:proofErr w:type="spellStart"/>
      <w:r w:rsidRPr="00E92B49">
        <w:rPr>
          <w:lang w:val="en-GB"/>
        </w:rPr>
        <w:t>Ol-Liq</w:t>
      </w:r>
      <w:proofErr w:type="spellEnd"/>
      <w:r w:rsidRPr="00E92B49">
        <w:rPr>
          <w:lang w:val="en-GB"/>
        </w:rPr>
        <w:t xml:space="preserve"> partitioning </w:t>
      </w:r>
      <w:r w:rsidRPr="00E92B49">
        <w:rPr>
          <w:lang w:val="en-GB"/>
        </w:rPr>
        <w:lastRenderedPageBreak/>
        <w:t>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del w:id="417" w:author="Charlotte Devitre" w:date="2024-07-24T10:40:00Z" w16du:dateUtc="2024-07-24T17:40:00Z">
        <w:r w:rsidR="004E38D9" w:rsidDel="004F2B3A">
          <w:rPr>
            <w:bCs/>
            <w:lang w:val="en-GB"/>
          </w:rPr>
          <w:delText>-inclusion</w:delText>
        </w:r>
      </w:del>
      <w:ins w:id="418" w:author="Charlotte Devitre" w:date="2024-07-24T10:40:00Z" w16du:dateUtc="2024-07-24T17:40:00Z">
        <w:r w:rsidR="004F2B3A">
          <w:rPr>
            <w:bCs/>
            <w:lang w:val="en-GB"/>
          </w:rPr>
          <w:t xml:space="preserve"> inclusion</w:t>
        </w:r>
      </w:ins>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olivines which crystallize from more primitive melts from low </w:t>
      </w:r>
      <w:proofErr w:type="spellStart"/>
      <w:r w:rsidRPr="00E92B49">
        <w:rPr>
          <w:lang w:val="en-GB"/>
        </w:rPr>
        <w:t>Fo</w:t>
      </w:r>
      <w:proofErr w:type="spellEnd"/>
      <w:r w:rsidRPr="00E92B49">
        <w:rPr>
          <w:lang w:val="en-GB"/>
        </w:rPr>
        <w:t xml:space="preserve"> olivines forming in more evolved melts). This olivine forsterite content can also be used to estimate the likely entrapment temperature of each </w:t>
      </w:r>
      <w:r w:rsidR="00834561" w:rsidRPr="00E92B49">
        <w:rPr>
          <w:lang w:val="en-GB"/>
        </w:rPr>
        <w:t>fluid</w:t>
      </w:r>
      <w:del w:id="419" w:author="Charlotte Devitre" w:date="2024-07-24T10:40:00Z" w16du:dateUtc="2024-07-24T17:40:00Z">
        <w:r w:rsidR="00834561" w:rsidDel="004F2B3A">
          <w:rPr>
            <w:bCs/>
            <w:lang w:val="en-GB"/>
          </w:rPr>
          <w:delText>-inclusion</w:delText>
        </w:r>
      </w:del>
      <w:ins w:id="420" w:author="Charlotte Devitre" w:date="2024-07-24T10:40:00Z" w16du:dateUtc="2024-07-24T17:40:00Z">
        <w:r w:rsidR="004F2B3A">
          <w:rPr>
            <w:bCs/>
            <w:lang w:val="en-GB"/>
          </w:rPr>
          <w:t xml:space="preserve"> inclusion</w:t>
        </w:r>
      </w:ins>
      <w:r w:rsidRPr="007B522C">
        <w:rPr>
          <w:bCs/>
          <w:lang w:val="en-GB"/>
        </w:rPr>
        <w:t xml:space="preserve"> (</w:t>
      </w:r>
      <w:r w:rsidRPr="007B522C">
        <w:rPr>
          <w:bCs/>
          <w:lang w:val="en-GB"/>
        </w:rPr>
        <w:fldChar w:fldCharType="begin"/>
      </w:r>
      <w:r w:rsidR="007C554B">
        <w:rPr>
          <w:bCs/>
          <w:lang w:val="en-GB"/>
        </w:rPr>
        <w:instrText xml:space="preserve"> ADDIN ZOTERO_ITEM CSL_CITATION {"citationID":"mu0WblAU","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421" w:author="Charlotte Devitre" w:date="2024-07-24T10:40:00Z" w16du:dateUtc="2024-07-24T17:40:00Z">
        <w:r w:rsidR="004E38D9" w:rsidDel="004F2B3A">
          <w:rPr>
            <w:bCs/>
            <w:lang w:val="en-GB"/>
          </w:rPr>
          <w:delText>-inclusion</w:delText>
        </w:r>
      </w:del>
      <w:ins w:id="422" w:author="Charlotte Devitre" w:date="2024-07-24T10:40:00Z" w16du:dateUtc="2024-07-24T17:40:00Z">
        <w:r w:rsidR="004F2B3A">
          <w:rPr>
            <w:bCs/>
            <w:lang w:val="en-GB"/>
          </w:rPr>
          <w:t xml:space="preserve"> inclusion</w:t>
        </w:r>
      </w:ins>
      <w:r w:rsidRPr="007B522C">
        <w:rPr>
          <w:bCs/>
          <w:lang w:val="en-GB"/>
        </w:rPr>
        <w:t xml:space="preserve"> pressures on Day 4 using </w:t>
      </w:r>
      <w:r w:rsidR="00834561">
        <w:rPr>
          <w:bCs/>
          <w:lang w:val="en-GB"/>
        </w:rPr>
        <w:t>fluid</w:t>
      </w:r>
      <w:del w:id="423" w:author="Charlotte Devitre" w:date="2024-07-24T10:40:00Z" w16du:dateUtc="2024-07-24T17:40:00Z">
        <w:r w:rsidR="00834561" w:rsidDel="004F2B3A">
          <w:rPr>
            <w:bCs/>
            <w:lang w:val="en-GB"/>
          </w:rPr>
          <w:delText>-inclusion</w:delText>
        </w:r>
      </w:del>
      <w:ins w:id="424" w:author="Charlotte Devitre" w:date="2024-07-24T10:40:00Z" w16du:dateUtc="2024-07-24T17:40:00Z">
        <w:r w:rsidR="004F2B3A">
          <w:rPr>
            <w:bCs/>
            <w:lang w:val="en-GB"/>
          </w:rPr>
          <w:t xml:space="preserve"> inclusion</w:t>
        </w:r>
      </w:ins>
      <w:ins w:id="425" w:author="Charlotte Devitre" w:date="2024-07-24T14:31:00Z" w16du:dateUtc="2024-07-24T21:31:00Z">
        <w:r w:rsidR="001157FC">
          <w:rPr>
            <w:bCs/>
            <w:lang w:val="en-GB"/>
          </w:rPr>
          <w:t>-</w:t>
        </w:r>
      </w:ins>
      <w:del w:id="426" w:author="Charlotte Devitre" w:date="2024-07-24T14:31:00Z" w16du:dateUtc="2024-07-24T21:31:00Z">
        <w:r w:rsidRPr="007B522C" w:rsidDel="001157FC">
          <w:rPr>
            <w:bCs/>
            <w:lang w:val="en-GB"/>
          </w:rPr>
          <w:delText xml:space="preserve"> </w:delText>
        </w:r>
      </w:del>
      <w:r w:rsidRPr="007B522C">
        <w:rPr>
          <w:bCs/>
          <w:lang w:val="en-GB"/>
        </w:rPr>
        <w:t>specific entrapment temperatures</w:t>
      </w:r>
      <w:r w:rsidR="00CA1DC0">
        <w:rPr>
          <w:bCs/>
          <w:lang w:val="en-GB"/>
        </w:rPr>
        <w:t>.</w:t>
      </w:r>
    </w:p>
    <w:p w14:paraId="083F4EB5" w14:textId="5528721F"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del w:id="427" w:author="Charlotte Devitre" w:date="2024-07-24T10:40:00Z" w16du:dateUtc="2024-07-24T17:40:00Z">
        <w:r w:rsidR="004E38D9" w:rsidDel="004F2B3A">
          <w:rPr>
            <w:bCs/>
            <w:lang w:val="en-GB"/>
          </w:rPr>
          <w:delText>-inclusion</w:delText>
        </w:r>
      </w:del>
      <w:ins w:id="428" w:author="Charlotte Devitre" w:date="2024-07-24T10:40:00Z" w16du:dateUtc="2024-07-24T17:40:00Z">
        <w:r w:rsidR="004F2B3A">
          <w:rPr>
            <w:bCs/>
            <w:lang w:val="en-GB"/>
          </w:rPr>
          <w:t xml:space="preserve"> inclusion</w:t>
        </w:r>
      </w:ins>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Halemaʻumaʻu reservoir interpreted from geophysics </w:t>
      </w:r>
      <w:r w:rsidRPr="00E92B49">
        <w:rPr>
          <w:rFonts w:asciiTheme="minorHAnsi" w:hAnsiTheme="minorHAnsi"/>
          <w:sz w:val="22"/>
          <w:lang w:val="en-GB"/>
        </w:rPr>
        <w:fldChar w:fldCharType="begin"/>
      </w:r>
      <w:r w:rsidR="007C554B">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YRNO6Sw0/w5bpKXcz","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YRNO6Sw0/DCIlXWsI","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RNO6Sw0/QBb7pzrv","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Amelung,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del w:id="429" w:author="Charlotte Devitre" w:date="2024-07-24T10:40:00Z" w16du:dateUtc="2024-07-24T17:40:00Z">
        <w:r w:rsidR="00CA1DC0" w:rsidDel="004F2B3A">
          <w:rPr>
            <w:bCs/>
            <w:lang w:val="en-GB"/>
          </w:rPr>
          <w:delText>-inclusion</w:delText>
        </w:r>
      </w:del>
      <w:ins w:id="430" w:author="Charlotte Devitre" w:date="2024-07-24T10:40:00Z" w16du:dateUtc="2024-07-24T17:40:00Z">
        <w:r w:rsidR="004F2B3A">
          <w:rPr>
            <w:bCs/>
            <w:lang w:val="en-GB"/>
          </w:rPr>
          <w:t xml:space="preserve"> inclusion</w:t>
        </w:r>
      </w:ins>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7C554B">
        <w:rPr>
          <w:bCs/>
          <w:lang w:val="en-GB"/>
        </w:rPr>
        <w:instrText xml:space="preserve"> ADDIN ZOTERO_ITEM CSL_CITATION {"citationID":"DqoUYxOz","properties":{"formattedCitation":"(Lerner {\\i{}et al.}, 2021; Wieser {\\i{}et al.}, 2021)","plainCitation":"(Lerner et al., 2021; Wieser et al., 2021)","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bCs/>
          <w:lang w:val="en-GB"/>
        </w:rPr>
        <w:instrText>∼</w:instrText>
      </w:r>
      <w:r w:rsidR="007C554B">
        <w:rPr>
          <w:bCs/>
          <w:lang w:val="en-GB"/>
        </w:rPr>
        <w:instrText>2-km depth), while many high-Fo olivines (&gt;Fo81.5; far from equilibrium with their carrier melts) crystallized within the South Caldera reservoir (</w:instrText>
      </w:r>
      <w:r w:rsidR="007C554B">
        <w:rPr>
          <w:rFonts w:ascii="Cambria Math" w:hAnsi="Cambria Math" w:cs="Cambria Math"/>
          <w:bCs/>
          <w:lang w:val="en-GB"/>
        </w:rPr>
        <w:instrText>∼</w:instrText>
      </w:r>
      <w:r w:rsidR="007C554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ieser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del w:id="431" w:author="Charlotte Devitre" w:date="2024-07-24T10:40:00Z" w16du:dateUtc="2024-07-24T17:40:00Z">
        <w:r w:rsidR="004E38D9" w:rsidDel="004F2B3A">
          <w:rPr>
            <w:bCs/>
          </w:rPr>
          <w:delText>-inclusion</w:delText>
        </w:r>
      </w:del>
      <w:ins w:id="432" w:author="Charlotte Devitre" w:date="2024-07-24T10:40:00Z" w16du:dateUtc="2024-07-24T17:40:00Z">
        <w:r w:rsidR="004F2B3A">
          <w:rPr>
            <w:bCs/>
          </w:rPr>
          <w:t xml:space="preserve"> inclusion</w:t>
        </w:r>
      </w:ins>
      <w:r w:rsidR="00CA1DC0">
        <w:rPr>
          <w:bCs/>
        </w:rPr>
        <w:t xml:space="preserve">s </w:t>
      </w:r>
      <w:r w:rsidRPr="007B522C">
        <w:rPr>
          <w:bCs/>
        </w:rPr>
        <w:fldChar w:fldCharType="begin"/>
      </w:r>
      <w:r w:rsidR="007C554B">
        <w:rPr>
          <w:bCs/>
        </w:rPr>
        <w:instrText xml:space="preserve"> ADDIN ZOTERO_ITEM CSL_CITATION {"citationID":"VdGFtbei","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rPr>
        <w:instrText>∼</w:instrText>
      </w:r>
      <w:r w:rsidR="007C554B">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bCs/>
        </w:rPr>
        <w:instrText>∼</w:instrText>
      </w:r>
      <w:r w:rsidR="007C554B">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bCs/>
        </w:rPr>
        <w:t xml:space="preserve">. </w:t>
      </w:r>
      <w:bookmarkEnd w:id="381"/>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del w:id="433" w:author="Charlotte Devitre" w:date="2024-07-24T10:40:00Z" w16du:dateUtc="2024-07-24T17:40:00Z">
        <w:r w:rsidR="004E38D9" w:rsidDel="004F2B3A">
          <w:rPr>
            <w:bCs/>
            <w:lang w:val="en-GB"/>
          </w:rPr>
          <w:delText>-inclusion</w:delText>
        </w:r>
      </w:del>
      <w:ins w:id="434" w:author="Charlotte Devitre" w:date="2024-07-24T10:40:00Z" w16du:dateUtc="2024-07-24T17:40:00Z">
        <w:r w:rsidR="004F2B3A">
          <w:rPr>
            <w:bCs/>
            <w:lang w:val="en-GB"/>
          </w:rPr>
          <w:t xml:space="preserve"> inclusion</w:t>
        </w:r>
      </w:ins>
      <w:r w:rsidRPr="007B522C">
        <w:rPr>
          <w:bCs/>
          <w:lang w:val="en-GB"/>
        </w:rPr>
        <w:t xml:space="preserve"> reveal that olivine crystals grew from a wide range of melt compositions. It is interesting to note that </w:t>
      </w:r>
      <w:r w:rsidR="004E38D9">
        <w:rPr>
          <w:bCs/>
          <w:lang w:val="en-GB"/>
        </w:rPr>
        <w:t>fluid</w:t>
      </w:r>
      <w:del w:id="435" w:author="Charlotte Devitre" w:date="2024-07-24T10:40:00Z" w16du:dateUtc="2024-07-24T17:40:00Z">
        <w:r w:rsidR="004E38D9" w:rsidDel="004F2B3A">
          <w:rPr>
            <w:bCs/>
            <w:lang w:val="en-GB"/>
          </w:rPr>
          <w:delText>-inclusion</w:delText>
        </w:r>
      </w:del>
      <w:ins w:id="436"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Halemaʻumaʻu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del w:id="437"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438" w:author="Charlotte Devitre" w:date="2024-07-24T10:50:00Z" w16du:dateUtc="2024-07-24T17:50:00Z">
        <w:r w:rsidR="004F2B3A">
          <w:rPr>
            <w:bCs/>
            <w:lang w:val="en-GB"/>
          </w:rPr>
          <w:t xml:space="preserve">South Caldera </w:t>
        </w:r>
      </w:ins>
      <w:r w:rsidRPr="007B522C">
        <w:rPr>
          <w:bCs/>
          <w:lang w:val="en-GB"/>
        </w:rPr>
        <w:t>reservoir (</w:t>
      </w:r>
      <w:r>
        <w:rPr>
          <w:bCs/>
          <w:lang w:val="en-GB"/>
        </w:rPr>
        <w:t>Fig. 2</w:t>
      </w:r>
      <w:r w:rsidRPr="007B522C">
        <w:rPr>
          <w:bCs/>
          <w:lang w:val="en-GB"/>
        </w:rPr>
        <w:t>a) where high</w:t>
      </w:r>
      <w:ins w:id="439" w:author="Charlotte Devitre" w:date="2024-07-24T14:32:00Z" w16du:dateUtc="2024-07-24T21:32:00Z">
        <w:r w:rsidR="001157FC">
          <w:rPr>
            <w:bCs/>
            <w:lang w:val="en-GB"/>
          </w:rPr>
          <w:t>-</w:t>
        </w:r>
      </w:ins>
      <w:del w:id="440" w:author="Charlotte Devitre" w:date="2024-07-24T14:32:00Z" w16du:dateUtc="2024-07-24T21:32:00Z">
        <w:r w:rsidRPr="007B522C" w:rsidDel="001157FC">
          <w:rPr>
            <w:bCs/>
            <w:lang w:val="en-GB"/>
          </w:rPr>
          <w:delText xml:space="preserve"> </w:delText>
        </w:r>
      </w:del>
      <w:r w:rsidRPr="007B522C">
        <w:rPr>
          <w:bCs/>
          <w:lang w:val="en-GB"/>
        </w:rPr>
        <w:t xml:space="preserve">MgO melts are thought to reside </w:t>
      </w:r>
      <w:r w:rsidRPr="007B522C">
        <w:rPr>
          <w:bCs/>
          <w:lang w:val="en-GB"/>
        </w:rPr>
        <w:fldChar w:fldCharType="begin"/>
      </w:r>
      <w:r w:rsidR="007C554B">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YRNO6Sw0/h9Fh683D","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YRNO6Sw0/e3fymfrl","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C554B">
        <w:rPr>
          <w:rFonts w:ascii="Cambria Math" w:hAnsi="Cambria Math" w:cs="Cambria Math"/>
          <w:bCs/>
          <w:lang w:val="en-GB"/>
        </w:rPr>
        <w:instrText>∼</w:instrText>
      </w:r>
      <w:r w:rsidR="007C554B">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C554B">
        <w:rPr>
          <w:rFonts w:ascii="Cambria Math" w:hAnsi="Cambria Math" w:cs="Cambria Math"/>
          <w:bCs/>
          <w:lang w:val="en-GB"/>
        </w:rPr>
        <w:instrText>∼</w:instrText>
      </w:r>
      <w:r w:rsidR="007C554B">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YRNO6Sw0/s6honoBM","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C554B">
        <w:rPr>
          <w:rFonts w:ascii="Cambria Math" w:hAnsi="Cambria Math" w:cs="Cambria Math"/>
          <w:bCs/>
          <w:lang w:val="en-GB"/>
        </w:rPr>
        <w:instrText>∼</w:instrText>
      </w:r>
      <w:r w:rsidR="007C554B">
        <w:rPr>
          <w:bCs/>
          <w:lang w:val="en-GB"/>
        </w:rPr>
        <w:instrText xml:space="preserve">1990. Thereafter, Puʻu ʻŌʻō lavas display (1) short-term fluctuations in 206Pb/204Pb on a time scale of &amp;lt;10 years and (2) a gradual increase in 87Sr/86Sr from </w:instrText>
      </w:r>
      <w:r w:rsidR="007C554B">
        <w:rPr>
          <w:rFonts w:ascii="Cambria Math" w:hAnsi="Cambria Math" w:cs="Cambria Math"/>
          <w:bCs/>
          <w:lang w:val="en-GB"/>
        </w:rPr>
        <w:instrText>∼</w:instrText>
      </w:r>
      <w:r w:rsidR="007C554B">
        <w:rPr>
          <w:bCs/>
          <w:lang w:val="en-GB"/>
        </w:rPr>
        <w:instrText xml:space="preserve">0·70359 to a maximum of </w:instrText>
      </w:r>
      <w:r w:rsidR="007C554B">
        <w:rPr>
          <w:rFonts w:ascii="Cambria Math" w:hAnsi="Cambria Math" w:cs="Cambria Math"/>
          <w:bCs/>
          <w:lang w:val="en-GB"/>
        </w:rPr>
        <w:instrText>∼</w:instrText>
      </w:r>
      <w:r w:rsidR="007C554B">
        <w:rPr>
          <w:bCs/>
          <w:lang w:val="en-GB"/>
        </w:rPr>
        <w:instrText xml:space="preserve">0·70364 between </w:instrText>
      </w:r>
      <w:r w:rsidR="007C554B">
        <w:rPr>
          <w:rFonts w:ascii="Cambria Math" w:hAnsi="Cambria Math" w:cs="Cambria Math"/>
          <w:bCs/>
          <w:lang w:val="en-GB"/>
        </w:rPr>
        <w:instrText>∼</w:instrText>
      </w:r>
      <w:r w:rsidR="007C554B">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C554B">
        <w:rPr>
          <w:rFonts w:ascii="Cambria Math" w:hAnsi="Cambria Math" w:cs="Cambria Math"/>
          <w:bCs/>
          <w:lang w:val="en-GB"/>
        </w:rPr>
        <w:instrText>∼</w:instrText>
      </w:r>
      <w:r w:rsidR="007C554B">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C554B">
        <w:rPr>
          <w:rFonts w:ascii="Cambria Math" w:hAnsi="Cambria Math" w:cs="Cambria Math"/>
          <w:bCs/>
          <w:lang w:val="en-GB"/>
        </w:rPr>
        <w:instrText>∼</w:instrText>
      </w:r>
      <w:r w:rsidR="007C554B">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YRNO6Sw0/LeWa52so","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lang w:val="en-GB"/>
        </w:rPr>
        <w:instrText>∼</w:instrText>
      </w:r>
      <w:r w:rsidR="007C554B">
        <w:rPr>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7C554B" w:rsidRPr="00B9135F">
        <w:rPr>
          <w:bCs/>
          <w:lang w:val="fr-CH"/>
          <w:rPrChange w:id="441" w:author="Charlotte Devitre" w:date="2024-07-29T12:13:00Z" w16du:dateUtc="2024-07-29T19:13:00Z">
            <w:rPr>
              <w:bCs/>
              <w:lang w:val="en-GB"/>
            </w:rPr>
          </w:rPrChange>
        </w:rPr>
        <w:instrText xml:space="preserve">n effusive period. Melt and fluid inclusions in high-forsterite olivine (Fo86–89) trapped at shallow depths indicate that high-temperature magmas (1200 to </w:instrText>
      </w:r>
      <w:r w:rsidR="007C554B" w:rsidRPr="00B9135F">
        <w:rPr>
          <w:rFonts w:ascii="Cambria Math" w:hAnsi="Cambria Math" w:cs="Cambria Math"/>
          <w:bCs/>
          <w:lang w:val="fr-CH"/>
          <w:rPrChange w:id="442" w:author="Charlotte Devitre" w:date="2024-07-29T12:13:00Z" w16du:dateUtc="2024-07-29T19:13:00Z">
            <w:rPr>
              <w:rFonts w:ascii="Cambria Math" w:hAnsi="Cambria Math" w:cs="Cambria Math"/>
              <w:bCs/>
              <w:lang w:val="en-GB"/>
            </w:rPr>
          </w:rPrChange>
        </w:rPr>
        <w:instrText>∼</w:instrText>
      </w:r>
      <w:r w:rsidR="007C554B" w:rsidRPr="00B9135F">
        <w:rPr>
          <w:bCs/>
          <w:lang w:val="fr-CH"/>
          <w:rPrChange w:id="443" w:author="Charlotte Devitre" w:date="2024-07-29T12:13:00Z" w16du:dateUtc="2024-07-29T19:13:00Z">
            <w:rPr>
              <w:bCs/>
              <w:lang w:val="en-GB"/>
            </w:rPr>
          </w:rPrChange>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Pietruszka </w:t>
      </w:r>
      <w:r w:rsidR="00C3296A" w:rsidRPr="00C3296A">
        <w:rPr>
          <w:i/>
          <w:iCs/>
          <w:lang w:val="fr-CH"/>
        </w:rPr>
        <w:t>et al.</w:t>
      </w:r>
      <w:r w:rsidR="00C3296A" w:rsidRPr="00C3296A">
        <w:rPr>
          <w:lang w:val="fr-CH"/>
        </w:rPr>
        <w:t xml:space="preserve">, </w:t>
      </w:r>
      <w:r w:rsidR="00C3296A" w:rsidRPr="00C3296A">
        <w:rPr>
          <w:lang w:val="fr-CH"/>
        </w:rPr>
        <w:lastRenderedPageBreak/>
        <w:t xml:space="preserve">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7FBB3BCF" w14:textId="70EC3E45"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444" w:author="Charlotte Devitre" w:date="2024-07-24T10:40:00Z" w16du:dateUtc="2024-07-24T17:40:00Z">
        <w:r w:rsidR="004E38D9" w:rsidDel="004F2B3A">
          <w:rPr>
            <w:bCs/>
            <w:lang w:val="en-GB"/>
          </w:rPr>
          <w:delText>-inclusion</w:delText>
        </w:r>
      </w:del>
      <w:ins w:id="445"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del w:id="446" w:author="Charlotte Devitre" w:date="2024-07-24T10:49:00Z" w16du:dateUtc="2024-07-24T17:49:00Z">
        <w:r w:rsidR="007C5202" w:rsidRPr="000171B5" w:rsidDel="004F2B3A">
          <w:delText>South</w:delText>
        </w:r>
        <w:r w:rsidR="007C5202" w:rsidDel="004F2B3A">
          <w:rPr>
            <w:bCs/>
          </w:rPr>
          <w:delText>-</w:delText>
        </w:r>
        <w:r w:rsidR="007C5202" w:rsidRPr="000171B5" w:rsidDel="004F2B3A">
          <w:delText>Caldera</w:delText>
        </w:r>
        <w:r w:rsidRPr="00E92B49" w:rsidDel="004F2B3A">
          <w:rPr>
            <w:lang w:val="en-GB"/>
          </w:rPr>
          <w:delText xml:space="preserve"> </w:delText>
        </w:r>
      </w:del>
      <w:ins w:id="447" w:author="Charlotte Devitre" w:date="2024-07-24T10:50:00Z" w16du:dateUtc="2024-07-24T17:50:00Z">
        <w:r w:rsidR="004F2B3A">
          <w:t xml:space="preserve">South Caldera </w:t>
        </w:r>
      </w:ins>
      <w:r w:rsidRPr="00E92B49">
        <w:rPr>
          <w:lang w:val="en-GB"/>
        </w:rPr>
        <w:t xml:space="preserve">reservoir and then transported into the Halemaʻumaʻu reservoir, where the </w:t>
      </w:r>
      <w:r w:rsidR="004E38D9" w:rsidRPr="00E92B49">
        <w:rPr>
          <w:lang w:val="en-GB"/>
        </w:rPr>
        <w:t>fluid</w:t>
      </w:r>
      <w:del w:id="448" w:author="Charlotte Devitre" w:date="2024-07-24T10:40:00Z" w16du:dateUtc="2024-07-24T17:40:00Z">
        <w:r w:rsidR="004E38D9" w:rsidDel="004F2B3A">
          <w:rPr>
            <w:bCs/>
            <w:lang w:val="en-GB"/>
          </w:rPr>
          <w:delText>-</w:delText>
        </w:r>
        <w:r w:rsidR="004E38D9" w:rsidRPr="00E92B49" w:rsidDel="004F2B3A">
          <w:rPr>
            <w:lang w:val="en-GB"/>
          </w:rPr>
          <w:delText>inclusion</w:delText>
        </w:r>
      </w:del>
      <w:ins w:id="449" w:author="Charlotte Devitre" w:date="2024-07-24T10:40:00Z" w16du:dateUtc="2024-07-24T17:40:00Z">
        <w:r w:rsidR="004F2B3A">
          <w:rPr>
            <w:bCs/>
            <w:lang w:val="en-GB"/>
          </w:rPr>
          <w:t xml:space="preserve"> inclusion</w:t>
        </w:r>
      </w:ins>
      <w:r w:rsidR="004E38D9" w:rsidRPr="00E92B49">
        <w:rPr>
          <w:lang w:val="en-GB"/>
        </w:rPr>
        <w:t>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364A6BF0" w:rsidR="00B90F91" w:rsidRPr="007B522C" w:rsidRDefault="00B90F91" w:rsidP="00B90F91">
      <w:pPr>
        <w:pStyle w:val="Text"/>
        <w:spacing w:line="480" w:lineRule="auto"/>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del w:id="450" w:author="Charlotte Devitre" w:date="2024-07-24T10:40:00Z" w16du:dateUtc="2024-07-24T17:40:00Z">
        <w:r w:rsidR="004E38D9" w:rsidDel="004F2B3A">
          <w:rPr>
            <w:bCs/>
            <w:lang w:val="en-GB"/>
          </w:rPr>
          <w:delText>-inclusion</w:delText>
        </w:r>
      </w:del>
      <w:ins w:id="451"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at shallow depths </w:t>
      </w:r>
      <w:r w:rsidRPr="007B522C">
        <w:rPr>
          <w:bCs/>
          <w:lang w:val="en-GB"/>
        </w:rPr>
        <w:fldChar w:fldCharType="begin"/>
      </w:r>
      <w:r w:rsidR="007C554B">
        <w:rPr>
          <w:bCs/>
          <w:lang w:val="en-GB"/>
        </w:rPr>
        <w:instrText xml:space="preserve"> ADDIN ZOTERO_ITEM CSL_CITATION {"citationID":"99oTV4NS","properties":{"formattedCitation":"(Lerner {\\i{}et al.}, 2024)","plainCitation":"(Lerner et al., 2024)","noteIndex":0},"citationItems":[{"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lang w:val="en-GB"/>
        </w:rPr>
        <w:instrText>∼</w:instrText>
      </w:r>
      <w:r w:rsidR="007C554B">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bCs/>
          <w:lang w:val="en-GB"/>
        </w:rPr>
        <w:instrText>∼</w:instrText>
      </w:r>
      <w:r w:rsidR="007C554B">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616126C9"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7C554B">
        <w:rPr>
          <w:bCs/>
          <w:lang w:val="en-GB"/>
        </w:rPr>
        <w:instrText xml:space="preserve"> ADDIN ZOTERO_ITEM CSL_CITATION {"citationID":"MD9Uar0X","properties":{"formattedCitation":"(Welsch {\\i{}et al.}, 2013)","plainCitation":"(Welsch et al., 2013)","noteIndex":0},"citationItems":[{"id":"YRNO6Sw0/znUARXR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del w:id="452"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453" w:author="Charlotte Devitre" w:date="2024-07-24T10:50:00Z" w16du:dateUtc="2024-07-24T17:50:00Z">
        <w:r w:rsidR="004F2B3A">
          <w:rPr>
            <w:bCs/>
            <w:lang w:val="en-GB"/>
          </w:rPr>
          <w:t xml:space="preserve">South Caldera </w:t>
        </w:r>
      </w:ins>
      <w:r w:rsidRPr="007B522C">
        <w:rPr>
          <w:bCs/>
          <w:lang w:val="en-GB"/>
        </w:rPr>
        <w:t xml:space="preserve">reservoir texturally evolved and trapped lower pressure </w:t>
      </w:r>
      <w:r w:rsidR="004E38D9">
        <w:rPr>
          <w:bCs/>
          <w:lang w:val="en-GB"/>
        </w:rPr>
        <w:t>fluid</w:t>
      </w:r>
      <w:del w:id="454" w:author="Charlotte Devitre" w:date="2024-07-24T10:40:00Z" w16du:dateUtc="2024-07-24T17:40:00Z">
        <w:r w:rsidR="004E38D9" w:rsidDel="004F2B3A">
          <w:rPr>
            <w:bCs/>
            <w:lang w:val="en-GB"/>
          </w:rPr>
          <w:delText>-inclusion</w:delText>
        </w:r>
      </w:del>
      <w:ins w:id="455"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Halemaʻumaʻu reservoir. </w:t>
      </w:r>
    </w:p>
    <w:p w14:paraId="7E9F93C7" w14:textId="6F963963"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del w:id="456" w:author="Charlotte Devitre" w:date="2024-07-24T10:40:00Z" w16du:dateUtc="2024-07-24T17:40:00Z">
        <w:r w:rsidR="004E38D9" w:rsidDel="004F2B3A">
          <w:rPr>
            <w:bCs/>
            <w:lang w:val="en-GB"/>
          </w:rPr>
          <w:delText>-inclusion</w:delText>
        </w:r>
      </w:del>
      <w:ins w:id="457"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Halemaʻumaʻu reservoir for up to 2 years </w:t>
      </w:r>
      <w:r w:rsidRPr="007B522C">
        <w:rPr>
          <w:bCs/>
          <w:lang w:val="en-GB"/>
        </w:rPr>
        <w:fldChar w:fldCharType="begin"/>
      </w:r>
      <w:r w:rsidR="007C554B">
        <w:rPr>
          <w:bCs/>
          <w:lang w:val="en-GB"/>
        </w:rPr>
        <w:instrText xml:space="preserve"> ADDIN ZOTERO_ITEM CSL_CITATION {"citationID":"jSMo8JbW","properties":{"formattedCitation":"(Mourey {\\i{}et al.}, 2023; DeVitre and Wieser, 2024)","plainCitation":"(Mourey et al., 2023; 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inirwMXW","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 xml:space="preserve">(Mourey </w:t>
      </w:r>
      <w:r w:rsidR="00C3296A" w:rsidRPr="00C3296A">
        <w:rPr>
          <w:i/>
          <w:iCs/>
        </w:rPr>
        <w:t>et al.</w:t>
      </w:r>
      <w:r w:rsidR="00C3296A" w:rsidRPr="00C3296A">
        <w:t>, 2023; DeVitre and Wieser, 2024)</w:t>
      </w:r>
      <w:r w:rsidRPr="007B522C">
        <w:fldChar w:fldCharType="end"/>
      </w:r>
      <w:r w:rsidRPr="007B522C">
        <w:rPr>
          <w:bCs/>
          <w:lang w:val="en-GB"/>
        </w:rPr>
        <w:t xml:space="preserve">, and our models of </w:t>
      </w:r>
      <w:r w:rsidR="004E38D9">
        <w:rPr>
          <w:bCs/>
          <w:lang w:val="en-GB"/>
        </w:rPr>
        <w:t>fluid</w:t>
      </w:r>
      <w:del w:id="458" w:author="Charlotte Devitre" w:date="2024-07-24T10:40:00Z" w16du:dateUtc="2024-07-24T17:40:00Z">
        <w:r w:rsidR="004E38D9" w:rsidDel="004F2B3A">
          <w:rPr>
            <w:bCs/>
            <w:lang w:val="en-GB"/>
          </w:rPr>
          <w:delText>-inclusion</w:delText>
        </w:r>
      </w:del>
      <w:ins w:id="459" w:author="Charlotte Devitre" w:date="2024-07-24T10:40:00Z" w16du:dateUtc="2024-07-24T17:40:00Z">
        <w:r w:rsidR="004F2B3A">
          <w:rPr>
            <w:bCs/>
            <w:lang w:val="en-GB"/>
          </w:rPr>
          <w:t xml:space="preserve"> inclusion</w:t>
        </w:r>
      </w:ins>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ins w:id="460" w:author="Charlotte Devitre" w:date="2024-07-24T14:33:00Z" w16du:dateUtc="2024-07-24T21:33:00Z">
        <w:r w:rsidR="00E27685">
          <w:rPr>
            <w:bCs/>
            <w:lang w:val="en-GB"/>
          </w:rPr>
          <w:t>p</w:t>
        </w:r>
      </w:ins>
      <w:del w:id="461" w:author="Charlotte Devitre" w:date="2024-07-24T14:33:00Z" w16du:dateUtc="2024-07-24T21:33:00Z">
        <w:r w:rsidRPr="007B522C" w:rsidDel="00E27685">
          <w:rPr>
            <w:bCs/>
            <w:lang w:val="en-GB"/>
          </w:rPr>
          <w:delText>P</w:delText>
        </w:r>
      </w:del>
      <w:r w:rsidRPr="007B522C">
        <w:rPr>
          <w:bCs/>
          <w:lang w:val="en-GB"/>
        </w:rPr>
        <w:t xml:space="preserve">hosphorous mapping in olivine around </w:t>
      </w:r>
      <w:r w:rsidR="004E38D9">
        <w:rPr>
          <w:bCs/>
          <w:lang w:val="en-GB"/>
        </w:rPr>
        <w:t>fluid</w:t>
      </w:r>
      <w:del w:id="462" w:author="Charlotte Devitre" w:date="2024-07-24T10:40:00Z" w16du:dateUtc="2024-07-24T17:40:00Z">
        <w:r w:rsidR="004E38D9" w:rsidDel="004F2B3A">
          <w:rPr>
            <w:bCs/>
            <w:lang w:val="en-GB"/>
          </w:rPr>
          <w:delText>-inclusion</w:delText>
        </w:r>
      </w:del>
      <w:ins w:id="463"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w:t>
      </w:r>
      <w:r w:rsidR="007C3D94">
        <w:rPr>
          <w:bCs/>
          <w:lang w:val="en-GB"/>
        </w:rPr>
        <w:t>e.g., melt</w:t>
      </w:r>
      <w:del w:id="464" w:author="Charlotte Devitre" w:date="2024-07-24T10:40:00Z" w16du:dateUtc="2024-07-24T17:40:00Z">
        <w:r w:rsidR="007C3D94" w:rsidDel="004F2B3A">
          <w:rPr>
            <w:bCs/>
            <w:lang w:val="en-GB"/>
          </w:rPr>
          <w:delText>-inclusion</w:delText>
        </w:r>
      </w:del>
      <w:ins w:id="465" w:author="Charlotte Devitre" w:date="2024-07-24T10:40:00Z" w16du:dateUtc="2024-07-24T17:40:00Z">
        <w:r w:rsidR="004F2B3A">
          <w:rPr>
            <w:bCs/>
            <w:lang w:val="en-GB"/>
          </w:rPr>
          <w:t xml:space="preserve"> inclusion</w:t>
        </w:r>
      </w:ins>
      <w:r w:rsidR="007C3D94">
        <w:rPr>
          <w:bCs/>
          <w:lang w:val="en-GB"/>
        </w:rPr>
        <w:t>s in</w:t>
      </w:r>
      <w:r w:rsidRPr="007B522C">
        <w:rPr>
          <w:bCs/>
          <w:lang w:val="en-GB"/>
        </w:rPr>
        <w:t xml:space="preserve"> </w:t>
      </w:r>
      <w:r w:rsidRPr="007B522C">
        <w:rPr>
          <w:bCs/>
          <w:lang w:val="en-GB"/>
        </w:rPr>
        <w:fldChar w:fldCharType="begin"/>
      </w:r>
      <w:r w:rsidR="007C554B">
        <w:rPr>
          <w:bCs/>
          <w:lang w:val="en-GB"/>
        </w:rPr>
        <w:instrText xml:space="preserve"> ADDIN ZOTERO_ITEM CSL_CITATION {"citationID":"SrlbtA3g","properties":{"formattedCitation":"(Esposito {\\i{}et al.}, 2023)","plainCitation":"(Esposito et al., 2023)","dontUpdate":true,"noteIndex":0},"citationItems":[{"id":"YRNO6Sw0/RnmYu4dx","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del w:id="466" w:author="Charlotte Devitre" w:date="2024-07-24T10:40:00Z" w16du:dateUtc="2024-07-24T17:40:00Z">
        <w:r w:rsidR="004E38D9" w:rsidDel="004F2B3A">
          <w:rPr>
            <w:bCs/>
            <w:lang w:val="en-GB"/>
          </w:rPr>
          <w:delText>-inclusion</w:delText>
        </w:r>
      </w:del>
      <w:ins w:id="467" w:author="Charlotte Devitre" w:date="2024-07-24T10:40:00Z" w16du:dateUtc="2024-07-24T17:40:00Z">
        <w:r w:rsidR="004F2B3A">
          <w:rPr>
            <w:bCs/>
            <w:lang w:val="en-GB"/>
          </w:rPr>
          <w:t xml:space="preserve"> inclusion</w:t>
        </w:r>
      </w:ins>
      <w:r w:rsidRPr="007B522C">
        <w:rPr>
          <w:bCs/>
          <w:lang w:val="en-GB"/>
        </w:rPr>
        <w:t xml:space="preserve"> pressures indicate that erupted crystal cargo experienced storage at </w:t>
      </w:r>
      <w:r w:rsidRPr="007B522C">
        <w:rPr>
          <w:bCs/>
          <w:lang w:val="en-GB"/>
        </w:rPr>
        <w:lastRenderedPageBreak/>
        <w:t>Halemaʻumaʻu reservoir depths prior to eruption, and thus this was the most probable reservoir supplying magma to the surface in the Sept</w:t>
      </w:r>
      <w:ins w:id="468" w:author="Charlotte Devitre" w:date="2024-07-24T14:33:00Z" w16du:dateUtc="2024-07-24T21:33:00Z">
        <w:r w:rsidR="00E27685">
          <w:rPr>
            <w:bCs/>
            <w:lang w:val="en-GB"/>
          </w:rPr>
          <w:t>ember</w:t>
        </w:r>
      </w:ins>
      <w:r w:rsidRPr="007B522C">
        <w:rPr>
          <w:bCs/>
          <w:lang w:val="en-GB"/>
        </w:rPr>
        <w:t xml:space="preserve"> 2023 eruption.</w:t>
      </w:r>
    </w:p>
    <w:p w14:paraId="4AF52C28" w14:textId="77777777" w:rsidR="00B90F91" w:rsidRDefault="00B90F91" w:rsidP="00B90F91">
      <w:pPr>
        <w:pStyle w:val="Heading-Main"/>
        <w:spacing w:line="480" w:lineRule="auto"/>
        <w:jc w:val="both"/>
        <w:rPr>
          <w:ins w:id="469" w:author="Charlotte Devitre" w:date="2024-07-25T17:44:00Z" w16du:dateUtc="2024-07-26T00:44:00Z"/>
          <w:lang w:val="en-GB"/>
        </w:rPr>
      </w:pPr>
      <w:r>
        <w:rPr>
          <w:b w:val="0"/>
          <w:bCs w:val="0"/>
          <w:iCs/>
        </w:rPr>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5BC7AA2A" w14:textId="44F99482" w:rsidR="00D02C7A" w:rsidRPr="00B9135F" w:rsidDel="00D02C7A" w:rsidRDefault="00AF613A" w:rsidP="00B90F91">
      <w:pPr>
        <w:pStyle w:val="Heading-Main"/>
        <w:spacing w:line="480" w:lineRule="auto"/>
        <w:jc w:val="both"/>
        <w:rPr>
          <w:del w:id="470" w:author="Charlotte Devitre" w:date="2024-07-25T17:44:00Z" w16du:dateUtc="2024-07-26T00:44:00Z"/>
          <w:rPrChange w:id="471" w:author="Charlotte Devitre" w:date="2024-07-29T12:13:00Z" w16du:dateUtc="2024-07-29T19:13:00Z">
            <w:rPr>
              <w:del w:id="472" w:author="Charlotte Devitre" w:date="2024-07-25T17:44:00Z" w16du:dateUtc="2024-07-26T00:44:00Z"/>
              <w:lang w:val="en-GB"/>
            </w:rPr>
          </w:rPrChange>
        </w:rPr>
      </w:pPr>
      <w:ins w:id="473" w:author="Charlotte Devitre" w:date="2024-07-29T13:13:00Z" w16du:dateUtc="2024-07-29T20:13:00Z">
        <w:r w:rsidRPr="00AF613A">
          <w:rPr>
            <w:b w:val="0"/>
            <w:bCs w:val="0"/>
            <w:iCs/>
            <w:highlight w:val="yellow"/>
            <w:rPrChange w:id="474" w:author="Charlotte Devitre" w:date="2024-07-29T13:14:00Z" w16du:dateUtc="2024-07-29T20:14:00Z">
              <w:rPr>
                <w:b w:val="0"/>
                <w:bCs w:val="0"/>
                <w:iCs/>
              </w:rPr>
            </w:rPrChange>
          </w:rPr>
          <w:t xml:space="preserve">Here reviewer 3 wants a manual for case scenarios. Like “when you have a little” “when you have no prior data” </w:t>
        </w:r>
        <w:proofErr w:type="spellStart"/>
        <w:r w:rsidRPr="00AF613A">
          <w:rPr>
            <w:b w:val="0"/>
            <w:bCs w:val="0"/>
            <w:iCs/>
            <w:highlight w:val="yellow"/>
            <w:rPrChange w:id="475" w:author="Charlotte Devitre" w:date="2024-07-29T13:14:00Z" w16du:dateUtc="2024-07-29T20:14:00Z">
              <w:rPr>
                <w:b w:val="0"/>
                <w:bCs w:val="0"/>
                <w:iCs/>
              </w:rPr>
            </w:rPrChange>
          </w:rPr>
          <w:t>etc</w:t>
        </w:r>
        <w:proofErr w:type="spellEnd"/>
        <w:r w:rsidRPr="00AF613A">
          <w:rPr>
            <w:b w:val="0"/>
            <w:bCs w:val="0"/>
            <w:iCs/>
            <w:highlight w:val="yellow"/>
            <w:rPrChange w:id="476" w:author="Charlotte Devitre" w:date="2024-07-29T13:14:00Z" w16du:dateUtc="2024-07-29T20:14:00Z">
              <w:rPr>
                <w:b w:val="0"/>
                <w:bCs w:val="0"/>
                <w:iCs/>
              </w:rPr>
            </w:rPrChange>
          </w:rPr>
          <w:t xml:space="preserve"> etc.</w:t>
        </w:r>
        <w:r>
          <w:rPr>
            <w:b w:val="0"/>
            <w:bCs w:val="0"/>
            <w:iCs/>
          </w:rPr>
          <w:t xml:space="preserve"> </w:t>
        </w:r>
      </w:ins>
    </w:p>
    <w:p w14:paraId="3AABE5E7" w14:textId="50CA6D32" w:rsidR="00B90F91" w:rsidRPr="007B522C" w:rsidRDefault="00B90F91" w:rsidP="00B90F91">
      <w:pPr>
        <w:pStyle w:val="Text"/>
        <w:spacing w:line="480" w:lineRule="auto"/>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del w:id="477" w:author="Charlotte Devitre" w:date="2024-07-24T10:40:00Z" w16du:dateUtc="2024-07-24T17:40:00Z">
        <w:r w:rsidR="00834561" w:rsidDel="004F2B3A">
          <w:rPr>
            <w:bCs/>
            <w:lang w:val="en-GB"/>
          </w:rPr>
          <w:delText>-inclusion</w:delText>
        </w:r>
      </w:del>
      <w:ins w:id="478" w:author="Charlotte Devitre" w:date="2024-07-24T10:40:00Z" w16du:dateUtc="2024-07-24T17:40:00Z">
        <w:r w:rsidR="004F2B3A">
          <w:rPr>
            <w:bCs/>
            <w:lang w:val="en-GB"/>
          </w:rPr>
          <w:t xml:space="preserve"> inclusion</w:t>
        </w:r>
      </w:ins>
      <w:r w:rsidRPr="007B522C">
        <w:rPr>
          <w:bCs/>
          <w:lang w:val="en-GB"/>
        </w:rPr>
        <w:t>s if there was H</w:t>
      </w:r>
      <w:r w:rsidRPr="007B522C">
        <w:rPr>
          <w:bCs/>
          <w:vertAlign w:val="subscript"/>
          <w:lang w:val="en-GB"/>
        </w:rPr>
        <w:t>2</w:t>
      </w:r>
      <w:r w:rsidRPr="007B522C">
        <w:rPr>
          <w:bCs/>
          <w:lang w:val="en-GB"/>
        </w:rPr>
        <w:t>O in the fluid at the time of inclusion entrapment (</w:t>
      </w:r>
      <w:r>
        <w:rPr>
          <w:bCs/>
          <w:lang w:val="en-GB"/>
        </w:rPr>
        <w:t>Fig. 2</w:t>
      </w:r>
      <w:r w:rsidRPr="007B522C">
        <w:rPr>
          <w:bCs/>
          <w:lang w:val="en-GB"/>
        </w:rPr>
        <w:t xml:space="preserve">). At Kīlauea, </w:t>
      </w:r>
      <w:r w:rsidR="00834561">
        <w:rPr>
          <w:bCs/>
          <w:lang w:val="en-GB"/>
        </w:rPr>
        <w:t>melt</w:t>
      </w:r>
      <w:del w:id="479" w:author="Charlotte Devitre" w:date="2024-07-24T10:40:00Z" w16du:dateUtc="2024-07-24T17:40:00Z">
        <w:r w:rsidR="00834561" w:rsidDel="004F2B3A">
          <w:rPr>
            <w:bCs/>
            <w:lang w:val="en-GB"/>
          </w:rPr>
          <w:delText>-inclusion</w:delText>
        </w:r>
      </w:del>
      <w:ins w:id="480" w:author="Charlotte Devitre" w:date="2024-07-24T10:40:00Z" w16du:dateUtc="2024-07-24T17:40:00Z">
        <w:r w:rsidR="004F2B3A">
          <w:rPr>
            <w:bCs/>
            <w:lang w:val="en-GB"/>
          </w:rPr>
          <w:t xml:space="preserve"> inclusion</w:t>
        </w:r>
      </w:ins>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del w:id="481"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482" w:author="Charlotte Devitre" w:date="2024-07-24T10:50:00Z" w16du:dateUtc="2024-07-24T17:50:00Z">
        <w:r w:rsidR="004F2B3A">
          <w:rPr>
            <w:bCs/>
            <w:lang w:val="en-GB"/>
          </w:rPr>
          <w:t xml:space="preserve">South Caldera </w:t>
        </w:r>
      </w:ins>
      <w:r w:rsidRPr="007B522C">
        <w:rPr>
          <w:bCs/>
          <w:lang w:val="en-GB"/>
        </w:rPr>
        <w:t xml:space="preserve">reservoir </w:t>
      </w:r>
      <w:r w:rsidRPr="007B522C">
        <w:rPr>
          <w:bCs/>
          <w:lang w:val="en-GB"/>
        </w:rPr>
        <w:fldChar w:fldCharType="begin"/>
      </w:r>
      <w:r w:rsidR="007C554B">
        <w:rPr>
          <w:bCs/>
          <w:lang w:val="en-GB"/>
        </w:rPr>
        <w:instrText xml:space="preserve"> ADDIN ZOTERO_ITEM CSL_CITATION {"citationID":"y6fjvTg9","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bCs/>
          <w:lang w:val="en-GB"/>
        </w:rPr>
        <w:instrText>∼</w:instrText>
      </w:r>
      <w:r w:rsidR="007C554B">
        <w:rPr>
          <w:bCs/>
          <w:lang w:val="en-GB"/>
        </w:rPr>
        <w:instrText>2-km depth), while many high-Fo olivines (&gt;Fo81.5; far from equilibrium with their carrier melts) crystallized within the South Caldera reservoir (</w:instrText>
      </w:r>
      <w:r w:rsidR="007C554B">
        <w:rPr>
          <w:rFonts w:ascii="Cambria Math" w:hAnsi="Cambria Math" w:cs="Cambria Math"/>
          <w:bCs/>
          <w:lang w:val="en-GB"/>
        </w:rPr>
        <w:instrText>∼</w:instrText>
      </w:r>
      <w:r w:rsidR="007C554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w:t>
      </w:r>
      <w:del w:id="483" w:author="Charlotte Devitre" w:date="2024-07-24T10:40:00Z" w16du:dateUtc="2024-07-24T17:40:00Z">
        <w:r w:rsidR="00834561" w:rsidDel="004F2B3A">
          <w:rPr>
            <w:bCs/>
            <w:lang w:val="en-GB"/>
          </w:rPr>
          <w:delText>-inclusion</w:delText>
        </w:r>
      </w:del>
      <w:ins w:id="484" w:author="Charlotte Devitre" w:date="2024-07-24T10:40:00Z" w16du:dateUtc="2024-07-24T17:40:00Z">
        <w:r w:rsidR="004F2B3A">
          <w:rPr>
            <w:bCs/>
            <w:lang w:val="en-GB"/>
          </w:rPr>
          <w:t xml:space="preserve"> inclusion</w:t>
        </w:r>
      </w:ins>
      <w:r w:rsidRPr="007B522C">
        <w:rPr>
          <w:bCs/>
          <w:lang w:val="en-GB"/>
        </w:rPr>
        <w:t xml:space="preserv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w:t>
      </w:r>
      <w:r w:rsidR="007C3D94">
        <w:rPr>
          <w:bCs/>
          <w:lang w:val="en-GB"/>
        </w:rPr>
        <w:t>ir</w:t>
      </w:r>
      <w:r w:rsidRPr="007B522C">
        <w:rPr>
          <w:bCs/>
          <w:lang w:val="en-GB"/>
        </w:rPr>
        <w:t xml:space="preserve"> effect on </w:t>
      </w:r>
      <w:r w:rsidR="00EE7A65">
        <w:rPr>
          <w:bCs/>
          <w:lang w:val="en-GB"/>
        </w:rPr>
        <w:t>fluid</w:t>
      </w:r>
      <w:del w:id="485" w:author="Charlotte Devitre" w:date="2024-07-24T10:40:00Z" w16du:dateUtc="2024-07-24T17:40:00Z">
        <w:r w:rsidR="00EE7A65" w:rsidDel="004F2B3A">
          <w:rPr>
            <w:bCs/>
            <w:lang w:val="en-GB"/>
          </w:rPr>
          <w:delText>-inclusion</w:delText>
        </w:r>
      </w:del>
      <w:ins w:id="486" w:author="Charlotte Devitre" w:date="2024-07-24T10:40:00Z" w16du:dateUtc="2024-07-24T17:40:00Z">
        <w:r w:rsidR="004F2B3A">
          <w:rPr>
            <w:bCs/>
            <w:lang w:val="en-GB"/>
          </w:rPr>
          <w:t xml:space="preserve"> inclusion</w:t>
        </w:r>
      </w:ins>
      <w:r w:rsidRPr="007B522C">
        <w:rPr>
          <w:bCs/>
          <w:lang w:val="en-GB"/>
        </w:rPr>
        <w:t xml:space="preserve"> pressures</w:t>
      </w:r>
      <w:r w:rsidR="00EE7A65">
        <w:rPr>
          <w:bCs/>
          <w:lang w:val="en-GB"/>
        </w:rPr>
        <w:t>.</w:t>
      </w:r>
    </w:p>
    <w:p w14:paraId="6F9FB3EB" w14:textId="0BE55C69"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del w:id="487" w:author="Charlotte Devitre" w:date="2024-07-24T10:40:00Z" w16du:dateUtc="2024-07-24T17:40:00Z">
        <w:r w:rsidR="00834561" w:rsidDel="004F2B3A">
          <w:rPr>
            <w:bCs/>
            <w:lang w:val="en-GB"/>
          </w:rPr>
          <w:delText>-inclusion</w:delText>
        </w:r>
      </w:del>
      <w:ins w:id="488" w:author="Charlotte Devitre" w:date="2024-07-24T10:40:00Z" w16du:dateUtc="2024-07-24T17:40:00Z">
        <w:r w:rsidR="004F2B3A">
          <w:rPr>
            <w:bCs/>
            <w:lang w:val="en-GB"/>
          </w:rPr>
          <w:t xml:space="preserve"> inclusion</w:t>
        </w:r>
      </w:ins>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7C554B">
        <w:rPr>
          <w:bCs/>
          <w:lang w:val="en-GB"/>
        </w:rPr>
        <w:instrText xml:space="preserve"> ADDIN ZOTERO_ITEM CSL_CITATION {"citationID":"xvXNxQjS","properties":{"formattedCitation":"(Ghiorso and Gualda, 2015)","plainCitation":"(Ghiorso and Gualda, 2015)","noteIndex":0},"citationItems":[{"id":"YRNO6Sw0/SDVTjHTL","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Ghiorso and Gualda, 2015)</w:t>
      </w:r>
      <w:r w:rsidRPr="007B522C">
        <w:fldChar w:fldCharType="end"/>
      </w:r>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r w:rsidRPr="007B522C">
        <w:rPr>
          <w:bCs/>
          <w:lang w:val="en-GB"/>
        </w:rPr>
        <w:fldChar w:fldCharType="begin"/>
      </w:r>
      <w:r w:rsidR="007C554B">
        <w:rPr>
          <w:bCs/>
          <w:lang w:val="en-GB"/>
        </w:rPr>
        <w:instrText xml:space="preserve"> ADDIN ZOTERO_ITEM CSL_CITATION {"citationID":"Y9U13hJX","properties":{"formattedCitation":"(Iacovino {\\i{}et al.}, 2021)","plainCitation":"(Iacovino et al., 2021)","noteIndex":0},"citationItems":[{"id":"YRNO6Sw0/2ASGFg6p","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 xml:space="preserve">(Iacovino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del w:id="489" w:author="Charlotte Devitre" w:date="2024-07-24T14:34:00Z" w16du:dateUtc="2024-07-24T21:34:00Z">
        <w:r w:rsidRPr="007B522C" w:rsidDel="00E27685">
          <w:rPr>
            <w:bCs/>
            <w:lang w:val="en-GB"/>
          </w:rPr>
          <w:delText>quantile</w:delText>
        </w:r>
      </w:del>
      <w:ins w:id="490" w:author="Charlotte Devitre" w:date="2024-07-24T14:34:00Z" w16du:dateUtc="2024-07-24T21:34:00Z">
        <w:r w:rsidR="00E27685">
          <w:rPr>
            <w:bCs/>
            <w:lang w:val="en-GB"/>
          </w:rPr>
          <w:t>percentile</w:t>
        </w:r>
      </w:ins>
      <w:r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r w:rsidR="00834561">
        <w:rPr>
          <w:bCs/>
          <w:lang w:val="en-GB"/>
        </w:rPr>
        <w:t>melt</w:t>
      </w:r>
      <w:del w:id="491" w:author="Charlotte Devitre" w:date="2024-07-24T10:40:00Z" w16du:dateUtc="2024-07-24T17:40:00Z">
        <w:r w:rsidR="00834561" w:rsidDel="004F2B3A">
          <w:rPr>
            <w:bCs/>
            <w:lang w:val="en-GB"/>
          </w:rPr>
          <w:delText>-inclusion</w:delText>
        </w:r>
      </w:del>
      <w:ins w:id="492" w:author="Charlotte Devitre" w:date="2024-07-24T10:40:00Z" w16du:dateUtc="2024-07-24T17:40:00Z">
        <w:r w:rsidR="004F2B3A">
          <w:rPr>
            <w:bCs/>
            <w:lang w:val="en-GB"/>
          </w:rPr>
          <w:t xml:space="preserve"> inclusion</w:t>
        </w:r>
      </w:ins>
      <w:r w:rsidRPr="007B522C">
        <w:rPr>
          <w:bCs/>
          <w:lang w:val="en-GB"/>
        </w:rPr>
        <w:t>s with SiO</w:t>
      </w:r>
      <w:r w:rsidRPr="007B522C">
        <w:rPr>
          <w:bCs/>
          <w:vertAlign w:val="subscript"/>
          <w:lang w:val="en-GB"/>
        </w:rPr>
        <w:t xml:space="preserve">2 </w:t>
      </w:r>
      <w:r w:rsidRPr="007B522C">
        <w:rPr>
          <w:bCs/>
          <w:lang w:val="en-GB"/>
        </w:rPr>
        <w:t xml:space="preserve">&lt; 57 wt%, MgO &lt; 16 wt% and </w:t>
      </w:r>
      <w:ins w:id="493" w:author="Charlotte Devitre" w:date="2024-07-24T14:35:00Z" w16du:dateUtc="2024-07-24T21:35:00Z">
        <w:r w:rsidR="00E27685">
          <w:rPr>
            <w:bCs/>
            <w:lang w:val="en-GB"/>
          </w:rPr>
          <w:t>s</w:t>
        </w:r>
      </w:ins>
      <w:del w:id="494" w:author="Charlotte Devitre" w:date="2024-07-24T14:35:00Z" w16du:dateUtc="2024-07-24T21:35:00Z">
        <w:r w:rsidRPr="007B522C" w:rsidDel="00E27685">
          <w:rPr>
            <w:bCs/>
            <w:lang w:val="en-GB"/>
          </w:rPr>
          <w:delText>S</w:delText>
        </w:r>
      </w:del>
      <w:r w:rsidRPr="007B522C">
        <w:rPr>
          <w:bCs/>
          <w:lang w:val="en-GB"/>
        </w:rPr>
        <w:t xml:space="preserve">aturation </w:t>
      </w:r>
      <w:ins w:id="495" w:author="Charlotte Devitre" w:date="2024-07-24T14:35:00Z" w16du:dateUtc="2024-07-24T21:35:00Z">
        <w:r w:rsidR="00E27685">
          <w:rPr>
            <w:bCs/>
            <w:lang w:val="en-GB"/>
          </w:rPr>
          <w:t>p</w:t>
        </w:r>
      </w:ins>
      <w:del w:id="496" w:author="Charlotte Devitre" w:date="2024-07-24T14:35:00Z" w16du:dateUtc="2024-07-24T21:35:00Z">
        <w:r w:rsidRPr="007B522C" w:rsidDel="00E27685">
          <w:rPr>
            <w:bCs/>
            <w:lang w:val="en-GB"/>
          </w:rPr>
          <w:delText>P</w:delText>
        </w:r>
      </w:del>
      <w:r w:rsidRPr="007B522C">
        <w:rPr>
          <w:bCs/>
          <w:lang w:val="en-GB"/>
        </w:rPr>
        <w:t xml:space="preserve">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 </w:t>
      </w:r>
      <w:r w:rsidR="00EE7A65">
        <w:rPr>
          <w:bCs/>
          <w:lang w:val="en-GB"/>
        </w:rPr>
        <w:t>where</w:t>
      </w:r>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EE7A65">
        <w:rPr>
          <w:bCs/>
          <w:lang w:val="en-GB"/>
        </w:rPr>
        <w:t>becomes</w:t>
      </w:r>
      <w:r w:rsidRPr="007B522C">
        <w:rPr>
          <w:bCs/>
          <w:lang w:val="en-GB"/>
        </w:rPr>
        <w:t xml:space="preserve"> very high at shallow pressures (</w:t>
      </w:r>
      <w:r w:rsidR="00EE7A65">
        <w:rPr>
          <w:bCs/>
          <w:lang w:val="en-GB"/>
        </w:rPr>
        <w:t>F</w:t>
      </w:r>
      <w:r w:rsidRPr="007B522C">
        <w:rPr>
          <w:bCs/>
          <w:lang w:val="en-GB"/>
        </w:rPr>
        <w:t xml:space="preserve">ig. S9a-i) as </w:t>
      </w:r>
      <w:r w:rsidR="00834561">
        <w:rPr>
          <w:bCs/>
          <w:lang w:val="en-GB"/>
        </w:rPr>
        <w:t>melt</w:t>
      </w:r>
      <w:del w:id="497" w:author="Charlotte Devitre" w:date="2024-07-24T10:40:00Z" w16du:dateUtc="2024-07-24T17:40:00Z">
        <w:r w:rsidR="00834561" w:rsidDel="004F2B3A">
          <w:rPr>
            <w:bCs/>
            <w:lang w:val="en-GB"/>
          </w:rPr>
          <w:delText>-inclusion</w:delText>
        </w:r>
      </w:del>
      <w:ins w:id="498" w:author="Charlotte Devitre" w:date="2024-07-24T10:40:00Z" w16du:dateUtc="2024-07-24T17:40:00Z">
        <w:r w:rsidR="004F2B3A">
          <w:rPr>
            <w:bCs/>
            <w:lang w:val="en-GB"/>
          </w:rPr>
          <w:t xml:space="preserve"> inclusion</w:t>
        </w:r>
      </w:ins>
      <w:r w:rsidRPr="007B522C">
        <w:rPr>
          <w:bCs/>
          <w:lang w:val="en-GB"/>
        </w:rPr>
        <w:t xml:space="preserve">s are trapped during </w:t>
      </w:r>
      <w:r w:rsidRPr="007B522C">
        <w:rPr>
          <w:bCs/>
          <w:lang w:val="en-GB"/>
        </w:rPr>
        <w:lastRenderedPageBreak/>
        <w:t>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w:t>
      </w:r>
      <w:del w:id="499" w:author="Charlotte Devitre" w:date="2024-07-24T14:34:00Z" w16du:dateUtc="2024-07-24T21:34:00Z">
        <w:r w:rsidRPr="007B522C" w:rsidDel="00E27685">
          <w:rPr>
            <w:bCs/>
            <w:lang w:val="en-GB"/>
          </w:rPr>
          <w:delText>quantile</w:delText>
        </w:r>
      </w:del>
      <w:ins w:id="500" w:author="Charlotte Devitre" w:date="2024-07-24T14:34:00Z" w16du:dateUtc="2024-07-24T21:34:00Z">
        <w:r w:rsidR="00E27685">
          <w:rPr>
            <w:bCs/>
            <w:lang w:val="en-GB"/>
          </w:rPr>
          <w:t>percentile</w:t>
        </w:r>
      </w:ins>
      <w:r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del w:id="501" w:author="Charlotte Devitre" w:date="2024-07-24T10:40:00Z" w16du:dateUtc="2024-07-24T17:40:00Z">
        <w:r w:rsidR="004E38D9" w:rsidDel="004F2B3A">
          <w:rPr>
            <w:bCs/>
            <w:lang w:val="en-GB"/>
          </w:rPr>
          <w:delText>-inclusion</w:delText>
        </w:r>
      </w:del>
      <w:ins w:id="502" w:author="Charlotte Devitre" w:date="2024-07-24T10:40:00Z" w16du:dateUtc="2024-07-24T17:40:00Z">
        <w:r w:rsidR="004F2B3A">
          <w:rPr>
            <w:bCs/>
            <w:lang w:val="en-GB"/>
          </w:rPr>
          <w:t xml:space="preserve"> inclusion</w:t>
        </w:r>
      </w:ins>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lastRenderedPageBreak/>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7886EDDE"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del w:id="503" w:author="Charlotte Devitre" w:date="2024-07-24T10:40:00Z" w16du:dateUtc="2024-07-24T17:40:00Z">
        <w:r w:rsidR="00834561" w:rsidDel="004F2B3A">
          <w:rPr>
            <w:b/>
            <w:i/>
            <w:iCs/>
            <w:lang w:val="en-GB"/>
          </w:rPr>
          <w:delText>-inclusion</w:delText>
        </w:r>
      </w:del>
      <w:ins w:id="504" w:author="Charlotte Devitre" w:date="2024-07-24T10:40:00Z" w16du:dateUtc="2024-07-24T17:40:00Z">
        <w:r w:rsidR="004F2B3A">
          <w:rPr>
            <w:b/>
            <w:i/>
            <w:iCs/>
            <w:lang w:val="en-GB"/>
          </w:rPr>
          <w:t xml:space="preserve"> inclusion</w:t>
        </w:r>
      </w:ins>
      <w:r w:rsidRPr="007B522C">
        <w:rPr>
          <w:b/>
          <w:i/>
          <w:iCs/>
          <w:lang w:val="en-GB"/>
        </w:rPr>
        <w:t xml:space="preserve"> data for </w:t>
      </w:r>
      <w:ins w:id="505" w:author="Charlotte Devitre" w:date="2024-07-24T15:41:00Z" w16du:dateUtc="2024-07-24T22:41:00Z">
        <w:r w:rsidR="00EA6185">
          <w:rPr>
            <w:b/>
            <w:i/>
            <w:iCs/>
            <w:lang w:val="en-GB"/>
          </w:rPr>
          <w:t>c</w:t>
        </w:r>
      </w:ins>
      <w:del w:id="506" w:author="Charlotte Devitre" w:date="2024-07-24T15:41:00Z" w16du:dateUtc="2024-07-24T22:41:00Z">
        <w:r w:rsidRPr="007B522C" w:rsidDel="00EA6185">
          <w:rPr>
            <w:b/>
            <w:i/>
            <w:iCs/>
            <w:lang w:val="en-GB"/>
          </w:rPr>
          <w:delText>C</w:delText>
        </w:r>
      </w:del>
      <w:r w:rsidRPr="007B522C">
        <w:rPr>
          <w:b/>
          <w:i/>
          <w:iCs/>
          <w:lang w:val="en-GB"/>
        </w:rPr>
        <w:t xml:space="preserve">ontinental </w:t>
      </w:r>
      <w:ins w:id="507" w:author="Charlotte Devitre" w:date="2024-07-24T15:41:00Z" w16du:dateUtc="2024-07-24T22:41:00Z">
        <w:r w:rsidR="00EA6185">
          <w:rPr>
            <w:b/>
            <w:i/>
            <w:iCs/>
            <w:lang w:val="en-GB"/>
          </w:rPr>
          <w:t>r</w:t>
        </w:r>
      </w:ins>
      <w:del w:id="508" w:author="Charlotte Devitre" w:date="2024-07-24T15:41:00Z" w16du:dateUtc="2024-07-24T22:41:00Z">
        <w:r w:rsidRPr="007B522C" w:rsidDel="00EA6185">
          <w:rPr>
            <w:b/>
            <w:i/>
            <w:iCs/>
            <w:lang w:val="en-GB"/>
          </w:rPr>
          <w:delText>R</w:delText>
        </w:r>
      </w:del>
      <w:r w:rsidRPr="007B522C">
        <w:rPr>
          <w:b/>
          <w:i/>
          <w:iCs/>
          <w:lang w:val="en-GB"/>
        </w:rPr>
        <w:t xml:space="preserve">ift, </w:t>
      </w:r>
      <w:ins w:id="509" w:author="Charlotte Devitre" w:date="2024-07-24T15:41:00Z" w16du:dateUtc="2024-07-24T22:41:00Z">
        <w:r w:rsidR="00EA6185">
          <w:rPr>
            <w:b/>
            <w:i/>
            <w:iCs/>
            <w:lang w:val="en-GB"/>
          </w:rPr>
          <w:t>c</w:t>
        </w:r>
      </w:ins>
      <w:del w:id="510" w:author="Charlotte Devitre" w:date="2024-07-24T15:41:00Z" w16du:dateUtc="2024-07-24T22:41:00Z">
        <w:r w:rsidRPr="007B522C" w:rsidDel="00EA6185">
          <w:rPr>
            <w:b/>
            <w:i/>
            <w:iCs/>
            <w:lang w:val="en-GB"/>
          </w:rPr>
          <w:delText>C</w:delText>
        </w:r>
      </w:del>
      <w:r w:rsidRPr="007B522C">
        <w:rPr>
          <w:b/>
          <w:i/>
          <w:iCs/>
          <w:lang w:val="en-GB"/>
        </w:rPr>
        <w:t xml:space="preserve">ontinental </w:t>
      </w:r>
      <w:ins w:id="511" w:author="Charlotte Devitre" w:date="2024-07-24T15:41:00Z" w16du:dateUtc="2024-07-24T22:41:00Z">
        <w:r w:rsidR="00EA6185">
          <w:rPr>
            <w:b/>
            <w:i/>
            <w:iCs/>
            <w:lang w:val="en-GB"/>
          </w:rPr>
          <w:t>i</w:t>
        </w:r>
      </w:ins>
      <w:del w:id="512" w:author="Charlotte Devitre" w:date="2024-07-24T15:41:00Z" w16du:dateUtc="2024-07-24T22:41:00Z">
        <w:r w:rsidRPr="007B522C" w:rsidDel="00EA6185">
          <w:rPr>
            <w:b/>
            <w:i/>
            <w:iCs/>
            <w:lang w:val="en-GB"/>
          </w:rPr>
          <w:delText>I</w:delText>
        </w:r>
      </w:del>
      <w:r w:rsidRPr="007B522C">
        <w:rPr>
          <w:b/>
          <w:i/>
          <w:iCs/>
          <w:lang w:val="en-GB"/>
        </w:rPr>
        <w:t xml:space="preserve">ntraplate, </w:t>
      </w:r>
      <w:ins w:id="513" w:author="Charlotte Devitre" w:date="2024-07-24T15:41:00Z" w16du:dateUtc="2024-07-24T22:41:00Z">
        <w:r w:rsidR="00EA6185">
          <w:rPr>
            <w:b/>
            <w:i/>
            <w:iCs/>
            <w:lang w:val="en-GB"/>
          </w:rPr>
          <w:t>a</w:t>
        </w:r>
      </w:ins>
      <w:del w:id="514" w:author="Charlotte Devitre" w:date="2024-07-24T15:41:00Z" w16du:dateUtc="2024-07-24T22:41:00Z">
        <w:r w:rsidRPr="007B522C" w:rsidDel="00EA6185">
          <w:rPr>
            <w:b/>
            <w:i/>
            <w:iCs/>
            <w:lang w:val="en-GB"/>
          </w:rPr>
          <w:delText>A</w:delText>
        </w:r>
      </w:del>
      <w:r w:rsidRPr="007B522C">
        <w:rPr>
          <w:b/>
          <w:i/>
          <w:iCs/>
          <w:lang w:val="en-GB"/>
        </w:rPr>
        <w:t xml:space="preserve">lkaline and </w:t>
      </w:r>
      <w:ins w:id="515" w:author="Charlotte Devitre" w:date="2024-07-24T15:41:00Z" w16du:dateUtc="2024-07-24T22:41:00Z">
        <w:r w:rsidR="00EA6185">
          <w:rPr>
            <w:b/>
            <w:i/>
            <w:iCs/>
            <w:lang w:val="en-GB"/>
          </w:rPr>
          <w:t>t</w:t>
        </w:r>
      </w:ins>
      <w:del w:id="516" w:author="Charlotte Devitre" w:date="2024-07-24T15:41:00Z" w16du:dateUtc="2024-07-24T22:41:00Z">
        <w:r w:rsidRPr="007B522C" w:rsidDel="00EA6185">
          <w:rPr>
            <w:b/>
            <w:i/>
            <w:iCs/>
            <w:lang w:val="en-GB"/>
          </w:rPr>
          <w:delText>T</w:delText>
        </w:r>
      </w:del>
      <w:r w:rsidRPr="007B522C">
        <w:rPr>
          <w:b/>
          <w:i/>
          <w:iCs/>
          <w:lang w:val="en-GB"/>
        </w:rPr>
        <w:t xml:space="preserve">holeiitic </w:t>
      </w:r>
      <w:ins w:id="517" w:author="Charlotte Devitre" w:date="2024-07-24T15:41:00Z" w16du:dateUtc="2024-07-24T22:41:00Z">
        <w:r w:rsidR="00EA6185">
          <w:rPr>
            <w:b/>
            <w:i/>
            <w:iCs/>
            <w:lang w:val="en-GB"/>
          </w:rPr>
          <w:t>o</w:t>
        </w:r>
      </w:ins>
      <w:del w:id="518" w:author="Charlotte Devitre" w:date="2024-07-24T15:41:00Z" w16du:dateUtc="2024-07-24T22:41:00Z">
        <w:r w:rsidRPr="007B522C" w:rsidDel="00EA6185">
          <w:rPr>
            <w:b/>
            <w:i/>
            <w:iCs/>
            <w:lang w:val="en-GB"/>
          </w:rPr>
          <w:delText>O</w:delText>
        </w:r>
      </w:del>
      <w:r w:rsidRPr="007B522C">
        <w:rPr>
          <w:b/>
          <w:i/>
          <w:iCs/>
          <w:lang w:val="en-GB"/>
        </w:rPr>
        <w:t xml:space="preserve">cean </w:t>
      </w:r>
      <w:ins w:id="519" w:author="Charlotte Devitre" w:date="2024-07-24T15:41:00Z" w16du:dateUtc="2024-07-24T22:41:00Z">
        <w:r w:rsidR="00EA6185">
          <w:rPr>
            <w:b/>
            <w:i/>
            <w:iCs/>
            <w:lang w:val="en-GB"/>
          </w:rPr>
          <w:t>i</w:t>
        </w:r>
      </w:ins>
      <w:del w:id="520" w:author="Charlotte Devitre" w:date="2024-07-24T15:41:00Z" w16du:dateUtc="2024-07-24T22:41:00Z">
        <w:r w:rsidRPr="007B522C" w:rsidDel="00EA6185">
          <w:rPr>
            <w:b/>
            <w:i/>
            <w:iCs/>
            <w:lang w:val="en-GB"/>
          </w:rPr>
          <w:delText>I</w:delText>
        </w:r>
      </w:del>
      <w:r w:rsidRPr="007B522C">
        <w:rPr>
          <w:b/>
          <w:i/>
          <w:iCs/>
          <w:lang w:val="en-GB"/>
        </w:rPr>
        <w:t xml:space="preserve">sland </w:t>
      </w:r>
      <w:ins w:id="521" w:author="Charlotte Devitre" w:date="2024-07-24T15:41:00Z" w16du:dateUtc="2024-07-24T22:41:00Z">
        <w:r w:rsidR="00EA6185">
          <w:rPr>
            <w:b/>
            <w:i/>
            <w:iCs/>
            <w:lang w:val="en-GB"/>
          </w:rPr>
          <w:t>b</w:t>
        </w:r>
      </w:ins>
      <w:del w:id="522" w:author="Charlotte Devitre" w:date="2024-07-24T15:41:00Z" w16du:dateUtc="2024-07-24T22:41:00Z">
        <w:r w:rsidRPr="007B522C" w:rsidDel="00EA6185">
          <w:rPr>
            <w:b/>
            <w:i/>
            <w:iCs/>
            <w:lang w:val="en-GB"/>
          </w:rPr>
          <w:delText>B</w:delText>
        </w:r>
      </w:del>
      <w:r w:rsidRPr="007B522C">
        <w:rPr>
          <w:b/>
          <w:i/>
          <w:iCs/>
          <w:lang w:val="en-GB"/>
        </w:rPr>
        <w:t>asalt (OIB, see Fig S7)</w:t>
      </w:r>
      <w:ins w:id="523" w:author="Charlotte Devitre" w:date="2024-07-24T15:41:00Z" w16du:dateUtc="2024-07-24T22:41:00Z">
        <w:r w:rsidR="00EA6185">
          <w:rPr>
            <w:b/>
            <w:i/>
            <w:iCs/>
            <w:lang w:val="en-GB"/>
          </w:rPr>
          <w:t>,</w:t>
        </w:r>
      </w:ins>
      <w:r w:rsidRPr="007B522C">
        <w:rPr>
          <w:b/>
          <w:i/>
          <w:iCs/>
          <w:lang w:val="en-GB"/>
        </w:rPr>
        <w:t xml:space="preserve"> </w:t>
      </w:r>
      <w:ins w:id="524" w:author="Charlotte Devitre" w:date="2024-07-24T15:41:00Z" w16du:dateUtc="2024-07-24T22:41:00Z">
        <w:r w:rsidR="00EA6185">
          <w:rPr>
            <w:b/>
            <w:i/>
            <w:iCs/>
            <w:lang w:val="en-GB"/>
          </w:rPr>
          <w:t>m</w:t>
        </w:r>
      </w:ins>
      <w:del w:id="525" w:author="Charlotte Devitre" w:date="2024-07-24T15:41:00Z" w16du:dateUtc="2024-07-24T22:41:00Z">
        <w:r w:rsidRPr="007B522C" w:rsidDel="00EA6185">
          <w:rPr>
            <w:b/>
            <w:i/>
            <w:iCs/>
            <w:lang w:val="en-GB"/>
          </w:rPr>
          <w:delText>M</w:delText>
        </w:r>
      </w:del>
      <w:r w:rsidRPr="007B522C">
        <w:rPr>
          <w:b/>
          <w:i/>
          <w:iCs/>
          <w:lang w:val="en-GB"/>
        </w:rPr>
        <w:t>id-</w:t>
      </w:r>
      <w:ins w:id="526" w:author="Charlotte Devitre" w:date="2024-07-24T15:41:00Z" w16du:dateUtc="2024-07-24T22:41:00Z">
        <w:r w:rsidR="00EA6185">
          <w:rPr>
            <w:b/>
            <w:i/>
            <w:iCs/>
            <w:lang w:val="en-GB"/>
          </w:rPr>
          <w:t>o</w:t>
        </w:r>
      </w:ins>
      <w:del w:id="527" w:author="Charlotte Devitre" w:date="2024-07-24T15:41:00Z" w16du:dateUtc="2024-07-24T22:41:00Z">
        <w:r w:rsidRPr="007B522C" w:rsidDel="00EA6185">
          <w:rPr>
            <w:b/>
            <w:i/>
            <w:iCs/>
            <w:lang w:val="en-GB"/>
          </w:rPr>
          <w:delText>O</w:delText>
        </w:r>
      </w:del>
      <w:r w:rsidRPr="007B522C">
        <w:rPr>
          <w:b/>
          <w:i/>
          <w:iCs/>
          <w:lang w:val="en-GB"/>
        </w:rPr>
        <w:t xml:space="preserve">cean </w:t>
      </w:r>
      <w:ins w:id="528" w:author="Charlotte Devitre" w:date="2024-07-24T15:41:00Z" w16du:dateUtc="2024-07-24T22:41:00Z">
        <w:r w:rsidR="00EA6185">
          <w:rPr>
            <w:b/>
            <w:i/>
            <w:iCs/>
            <w:lang w:val="en-GB"/>
          </w:rPr>
          <w:t>r</w:t>
        </w:r>
      </w:ins>
      <w:del w:id="529" w:author="Charlotte Devitre" w:date="2024-07-24T15:41:00Z" w16du:dateUtc="2024-07-24T22:41:00Z">
        <w:r w:rsidRPr="007B522C" w:rsidDel="00EA6185">
          <w:rPr>
            <w:b/>
            <w:i/>
            <w:iCs/>
            <w:lang w:val="en-GB"/>
          </w:rPr>
          <w:delText>R</w:delText>
        </w:r>
      </w:del>
      <w:r w:rsidRPr="007B522C">
        <w:rPr>
          <w:b/>
          <w:i/>
          <w:iCs/>
          <w:lang w:val="en-GB"/>
        </w:rPr>
        <w:t xml:space="preserve">idge and </w:t>
      </w:r>
      <w:ins w:id="530" w:author="Charlotte Devitre" w:date="2024-07-24T15:41:00Z" w16du:dateUtc="2024-07-24T22:41:00Z">
        <w:r w:rsidR="00EA6185">
          <w:rPr>
            <w:b/>
            <w:i/>
            <w:iCs/>
            <w:lang w:val="en-GB"/>
          </w:rPr>
          <w:t>s</w:t>
        </w:r>
      </w:ins>
      <w:del w:id="531" w:author="Charlotte Devitre" w:date="2024-07-24T15:41:00Z" w16du:dateUtc="2024-07-24T22:41:00Z">
        <w:r w:rsidRPr="007B522C" w:rsidDel="00EA6185">
          <w:rPr>
            <w:b/>
            <w:i/>
            <w:iCs/>
            <w:lang w:val="en-GB"/>
          </w:rPr>
          <w:delText>S</w:delText>
        </w:r>
      </w:del>
      <w:r w:rsidRPr="007B522C">
        <w:rPr>
          <w:b/>
          <w:i/>
          <w:iCs/>
          <w:lang w:val="en-GB"/>
        </w:rPr>
        <w:t xml:space="preserve">ubduction </w:t>
      </w:r>
      <w:ins w:id="532" w:author="Charlotte Devitre" w:date="2024-07-24T15:41:00Z" w16du:dateUtc="2024-07-24T22:41:00Z">
        <w:r w:rsidR="00EA6185">
          <w:rPr>
            <w:b/>
            <w:i/>
            <w:iCs/>
            <w:lang w:val="en-GB"/>
          </w:rPr>
          <w:t>z</w:t>
        </w:r>
      </w:ins>
      <w:del w:id="533" w:author="Charlotte Devitre" w:date="2024-07-24T15:41:00Z" w16du:dateUtc="2024-07-24T22:41:00Z">
        <w:r w:rsidRPr="007B522C" w:rsidDel="00EA6185">
          <w:rPr>
            <w:b/>
            <w:i/>
            <w:iCs/>
            <w:lang w:val="en-GB"/>
          </w:rPr>
          <w:delText>Z</w:delText>
        </w:r>
      </w:del>
      <w:r w:rsidRPr="007B522C">
        <w:rPr>
          <w:b/>
          <w:i/>
          <w:iCs/>
          <w:lang w:val="en-GB"/>
        </w:rPr>
        <w:t xml:space="preserve">one volcanoes (details and references in the supplement). Data </w:t>
      </w:r>
      <w:ins w:id="534" w:author="Charlotte Devitre" w:date="2024-07-24T15:42:00Z" w16du:dateUtc="2024-07-24T22:42:00Z">
        <w:r w:rsidR="00EA6185">
          <w:rPr>
            <w:b/>
            <w:i/>
            <w:iCs/>
            <w:lang w:val="en-GB"/>
          </w:rPr>
          <w:t>are</w:t>
        </w:r>
      </w:ins>
      <w:del w:id="535" w:author="Charlotte Devitre" w:date="2024-07-24T15:42:00Z" w16du:dateUtc="2024-07-24T22:42:00Z">
        <w:r w:rsidRPr="007B522C" w:rsidDel="00EA6185">
          <w:rPr>
            <w:b/>
            <w:i/>
            <w:iCs/>
            <w:lang w:val="en-GB"/>
          </w:rPr>
          <w:delText>is</w:delText>
        </w:r>
      </w:del>
      <w:r w:rsidRPr="007B522C">
        <w:rPr>
          <w:b/>
          <w:i/>
          <w:iCs/>
          <w:lang w:val="en-GB"/>
        </w:rPr>
        <w:t xml:space="preserve"> filtered to SiO</w:t>
      </w:r>
      <w:r w:rsidRPr="007B522C">
        <w:rPr>
          <w:b/>
          <w:i/>
          <w:iCs/>
          <w:vertAlign w:val="subscript"/>
          <w:lang w:val="en-GB"/>
        </w:rPr>
        <w:t>2</w:t>
      </w:r>
      <w:r w:rsidRPr="007B522C">
        <w:rPr>
          <w:b/>
          <w:i/>
          <w:iCs/>
          <w:lang w:val="en-GB"/>
        </w:rPr>
        <w:t xml:space="preserve"> &lt; 57 wt%, MgO &lt; 16 wt% and </w:t>
      </w:r>
      <w:ins w:id="536" w:author="Charlotte Devitre" w:date="2024-07-24T15:42:00Z" w16du:dateUtc="2024-07-24T22:42:00Z">
        <w:r w:rsidR="00EA6185">
          <w:rPr>
            <w:b/>
            <w:i/>
            <w:iCs/>
            <w:lang w:val="en-GB"/>
          </w:rPr>
          <w:t>s</w:t>
        </w:r>
      </w:ins>
      <w:del w:id="537" w:author="Charlotte Devitre" w:date="2024-07-24T15:42:00Z" w16du:dateUtc="2024-07-24T22:42:00Z">
        <w:r w:rsidRPr="007B522C" w:rsidDel="00EA6185">
          <w:rPr>
            <w:b/>
            <w:i/>
            <w:iCs/>
            <w:lang w:val="en-GB"/>
          </w:rPr>
          <w:delText>S</w:delText>
        </w:r>
      </w:del>
      <w:r w:rsidRPr="007B522C">
        <w:rPr>
          <w:b/>
          <w:i/>
          <w:iCs/>
          <w:lang w:val="en-GB"/>
        </w:rPr>
        <w:t xml:space="preserve">aturation </w:t>
      </w:r>
      <w:ins w:id="538" w:author="Charlotte Devitre" w:date="2024-07-24T15:42:00Z" w16du:dateUtc="2024-07-24T22:42:00Z">
        <w:r w:rsidR="00EA6185">
          <w:rPr>
            <w:b/>
            <w:i/>
            <w:iCs/>
            <w:lang w:val="en-GB"/>
          </w:rPr>
          <w:t>p</w:t>
        </w:r>
      </w:ins>
      <w:del w:id="539" w:author="Charlotte Devitre" w:date="2024-07-24T15:42:00Z" w16du:dateUtc="2024-07-24T22:42:00Z">
        <w:r w:rsidRPr="007B522C" w:rsidDel="00EA6185">
          <w:rPr>
            <w:b/>
            <w:i/>
            <w:iCs/>
            <w:lang w:val="en-GB"/>
          </w:rPr>
          <w:delText>P</w:delText>
        </w:r>
      </w:del>
      <w:r w:rsidRPr="007B522C">
        <w:rPr>
          <w:b/>
          <w:i/>
          <w:iCs/>
          <w:lang w:val="en-GB"/>
        </w:rPr>
        <w:t>ressure &gt;20 MPa (supplement for details).</w:t>
      </w:r>
      <w:r w:rsidRPr="007B522C">
        <w:rPr>
          <w:bCs/>
          <w:i/>
          <w:iCs/>
          <w:lang w:val="en-GB"/>
        </w:rPr>
        <w:t xml:space="preserve"> (a) World map coloured by </w:t>
      </w:r>
      <w:ins w:id="540" w:author="Charlotte Devitre" w:date="2024-07-24T15:42:00Z" w16du:dateUtc="2024-07-24T22:42:00Z">
        <w:r w:rsidR="00EA6185">
          <w:rPr>
            <w:bCs/>
            <w:i/>
            <w:iCs/>
            <w:lang w:val="en-GB"/>
          </w:rPr>
          <w:t>m</w:t>
        </w:r>
      </w:ins>
      <w:del w:id="541" w:author="Charlotte Devitre" w:date="2024-07-24T15:42:00Z" w16du:dateUtc="2024-07-24T22:42:00Z">
        <w:r w:rsidRPr="007B522C" w:rsidDel="00EA6185">
          <w:rPr>
            <w:bCs/>
            <w:i/>
            <w:iCs/>
            <w:lang w:val="en-GB"/>
          </w:rPr>
          <w:delText>M</w:delText>
        </w:r>
      </w:del>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542" w:author="Charlotte Devitre" w:date="2024-07-24T10:40:00Z" w16du:dateUtc="2024-07-24T17:40:00Z">
        <w:r w:rsidR="00834561" w:rsidDel="004F2B3A">
          <w:rPr>
            <w:bCs/>
            <w:i/>
            <w:iCs/>
            <w:lang w:val="en-GB"/>
          </w:rPr>
          <w:delText>-inclusion</w:delText>
        </w:r>
      </w:del>
      <w:ins w:id="543" w:author="Charlotte Devitre" w:date="2024-07-24T10:40:00Z" w16du:dateUtc="2024-07-24T17:40:00Z">
        <w:r w:rsidR="004F2B3A">
          <w:rPr>
            <w:bCs/>
            <w:i/>
            <w:iCs/>
            <w:lang w:val="en-GB"/>
          </w:rPr>
          <w:t xml:space="preserve"> inclusion</w:t>
        </w:r>
      </w:ins>
      <w:r w:rsidRPr="007B522C">
        <w:rPr>
          <w:bCs/>
          <w:i/>
          <w:iCs/>
          <w:lang w:val="en-GB"/>
        </w:rPr>
        <w:t xml:space="preserve"> suites</w:t>
      </w:r>
      <w:ins w:id="544" w:author="Charlotte Devitre" w:date="2024-07-24T15:43:00Z" w16du:dateUtc="2024-07-24T22:43:00Z">
        <w:r w:rsidR="00EA6185">
          <w:rPr>
            <w:bCs/>
            <w:i/>
            <w:iCs/>
            <w:lang w:val="en-GB"/>
          </w:rPr>
          <w:t>.</w:t>
        </w:r>
      </w:ins>
      <w:del w:id="545" w:author="Charlotte Devitre" w:date="2024-07-24T15:43:00Z" w16du:dateUtc="2024-07-24T22:43:00Z">
        <w:r w:rsidRPr="007B522C" w:rsidDel="00EA6185">
          <w:rPr>
            <w:bCs/>
            <w:i/>
            <w:iCs/>
            <w:lang w:val="en-GB"/>
          </w:rPr>
          <w:delText>,</w:delText>
        </w:r>
      </w:del>
      <w:r w:rsidRPr="007B522C">
        <w:rPr>
          <w:bCs/>
          <w:i/>
          <w:iCs/>
          <w:lang w:val="en-GB"/>
        </w:rPr>
        <w:t xml:space="preserve"> </w:t>
      </w:r>
      <w:ins w:id="546" w:author="Charlotte Devitre" w:date="2024-07-24T15:43:00Z" w16du:dateUtc="2024-07-24T22:43:00Z">
        <w:r w:rsidR="00EA6185">
          <w:rPr>
            <w:bCs/>
            <w:i/>
            <w:iCs/>
            <w:lang w:val="en-GB"/>
          </w:rPr>
          <w:t>C</w:t>
        </w:r>
      </w:ins>
      <w:del w:id="547" w:author="Charlotte Devitre" w:date="2024-07-24T15:43:00Z" w16du:dateUtc="2024-07-24T22:43:00Z">
        <w:r w:rsidRPr="007B522C" w:rsidDel="00EA6185">
          <w:rPr>
            <w:bCs/>
            <w:i/>
            <w:iCs/>
            <w:lang w:val="en-GB"/>
          </w:rPr>
          <w:delText>c</w:delText>
        </w:r>
      </w:del>
      <w:r w:rsidRPr="007B522C">
        <w:rPr>
          <w:bCs/>
          <w:i/>
          <w:iCs/>
          <w:lang w:val="en-GB"/>
        </w:rPr>
        <w:t xml:space="preserve">ircles indicate </w:t>
      </w:r>
      <w:ins w:id="548" w:author="Charlotte Devitre" w:date="2024-07-24T15:43:00Z" w16du:dateUtc="2024-07-24T22:43:00Z">
        <w:r w:rsidR="00EA6185">
          <w:rPr>
            <w:bCs/>
            <w:i/>
            <w:iCs/>
            <w:lang w:val="en-GB"/>
          </w:rPr>
          <w:t>g</w:t>
        </w:r>
      </w:ins>
      <w:del w:id="549" w:author="Charlotte Devitre" w:date="2024-07-24T15:43:00Z" w16du:dateUtc="2024-07-24T22:43:00Z">
        <w:r w:rsidRPr="007B522C" w:rsidDel="00EA6185">
          <w:rPr>
            <w:bCs/>
            <w:i/>
            <w:iCs/>
            <w:lang w:val="en-GB"/>
          </w:rPr>
          <w:delText>G</w:delText>
        </w:r>
      </w:del>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550" w:author="Charlotte Devitre" w:date="2024-07-24T10:40:00Z" w16du:dateUtc="2024-07-24T17:40:00Z">
        <w:r w:rsidR="00834561" w:rsidDel="004F2B3A">
          <w:rPr>
            <w:bCs/>
            <w:i/>
            <w:iCs/>
            <w:lang w:val="en-GB"/>
          </w:rPr>
          <w:delText>-inclusion</w:delText>
        </w:r>
      </w:del>
      <w:ins w:id="551" w:author="Charlotte Devitre" w:date="2024-07-24T10:40:00Z" w16du:dateUtc="2024-07-24T17:40:00Z">
        <w:r w:rsidR="004F2B3A">
          <w:rPr>
            <w:bCs/>
            <w:i/>
            <w:iCs/>
            <w:lang w:val="en-GB"/>
          </w:rPr>
          <w:t xml:space="preserve"> inclusion</w:t>
        </w:r>
      </w:ins>
      <w:r w:rsidRPr="007B522C">
        <w:rPr>
          <w:bCs/>
          <w:i/>
          <w:iCs/>
          <w:lang w:val="en-GB"/>
        </w:rPr>
        <w:t xml:space="preserve"> suites plotted on panel a. Boxplots show the median, Q1 (25</w:t>
      </w:r>
      <w:r w:rsidRPr="007B522C">
        <w:rPr>
          <w:bCs/>
          <w:i/>
          <w:iCs/>
          <w:vertAlign w:val="superscript"/>
          <w:lang w:val="en-GB"/>
        </w:rPr>
        <w:t>th</w:t>
      </w:r>
      <w:del w:id="552" w:author="Charlotte Devitre" w:date="2024-07-24T15:43:00Z" w16du:dateUtc="2024-07-24T22:43:00Z">
        <w:r w:rsidRPr="007B522C" w:rsidDel="00EA6185">
          <w:rPr>
            <w:bCs/>
            <w:i/>
            <w:iCs/>
            <w:lang w:val="en-GB"/>
          </w:rPr>
          <w:delText xml:space="preserve"> quartile</w:delText>
        </w:r>
      </w:del>
      <w:ins w:id="553" w:author="Charlotte Devitre" w:date="2024-07-24T15:43:00Z" w16du:dateUtc="2024-07-24T22:43:00Z">
        <w:r w:rsidR="00EA6185">
          <w:rPr>
            <w:bCs/>
            <w:i/>
            <w:iCs/>
            <w:lang w:val="en-GB"/>
          </w:rPr>
          <w:t xml:space="preserve"> 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554" w:author="Charlotte Devitre" w:date="2024-07-24T15:43:00Z" w16du:dateUtc="2024-07-24T22:43:00Z">
        <w:r w:rsidRPr="007B522C" w:rsidDel="00EA6185">
          <w:rPr>
            <w:bCs/>
            <w:i/>
            <w:iCs/>
            <w:lang w:val="en-GB"/>
          </w:rPr>
          <w:lastRenderedPageBreak/>
          <w:delText>quartile</w:delText>
        </w:r>
      </w:del>
      <w:ins w:id="555" w:author="Charlotte Devitre" w:date="2024-07-24T15:43:00Z" w16du:dateUtc="2024-07-24T22:43:00Z">
        <w:r w:rsidR="00EA6185">
          <w:rPr>
            <w:bCs/>
            <w:i/>
            <w:iCs/>
            <w:lang w:val="en-GB"/>
          </w:rPr>
          <w:t>percentile</w:t>
        </w:r>
      </w:ins>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ins w:id="556" w:author="Charlotte Devitre" w:date="2024-07-24T15:44:00Z" w16du:dateUtc="2024-07-24T22:44:00Z">
        <w:r w:rsidR="00EA6185">
          <w:rPr>
            <w:bCs/>
            <w:i/>
            <w:iCs/>
            <w:lang w:val="en-GB"/>
          </w:rPr>
          <w:t>t</w:t>
        </w:r>
      </w:ins>
      <w:del w:id="557" w:author="Charlotte Devitre" w:date="2024-07-24T15:44:00Z" w16du:dateUtc="2024-07-24T22:44:00Z">
        <w:r w:rsidRPr="007B522C" w:rsidDel="00EA6185">
          <w:rPr>
            <w:bCs/>
            <w:i/>
            <w:iCs/>
            <w:lang w:val="en-GB"/>
          </w:rPr>
          <w:delText>T</w:delText>
        </w:r>
      </w:del>
      <w:r w:rsidRPr="007B522C">
        <w:rPr>
          <w:bCs/>
          <w:i/>
          <w:iCs/>
          <w:lang w:val="en-GB"/>
        </w:rPr>
        <w:t>otal CO</w:t>
      </w:r>
      <w:r w:rsidRPr="007B522C">
        <w:rPr>
          <w:bCs/>
          <w:i/>
          <w:iCs/>
          <w:vertAlign w:val="subscript"/>
          <w:lang w:val="en-GB"/>
        </w:rPr>
        <w:t xml:space="preserve">2 </w:t>
      </w:r>
      <w:r w:rsidRPr="007B522C">
        <w:rPr>
          <w:bCs/>
          <w:i/>
          <w:iCs/>
          <w:lang w:val="en-GB"/>
        </w:rPr>
        <w:t>by Raman spectroscopy. EAR – East African Rift, GSC</w:t>
      </w:r>
      <w:ins w:id="558" w:author="Charlotte Devitre" w:date="2024-07-24T15:44:00Z" w16du:dateUtc="2024-07-24T22:44:00Z">
        <w:r w:rsidR="00EA6185">
          <w:rPr>
            <w:bCs/>
            <w:i/>
            <w:iCs/>
            <w:lang w:val="en-GB"/>
          </w:rPr>
          <w:t xml:space="preserve"> </w:t>
        </w:r>
        <w:r w:rsidR="00EA6185" w:rsidRPr="007B522C">
          <w:rPr>
            <w:bCs/>
            <w:i/>
            <w:iCs/>
            <w:lang w:val="en-GB"/>
          </w:rPr>
          <w:t>–</w:t>
        </w:r>
      </w:ins>
      <w:del w:id="559" w:author="Charlotte Devitre" w:date="2024-07-24T15:44:00Z" w16du:dateUtc="2024-07-24T22:44:00Z">
        <w:r w:rsidRPr="007B522C" w:rsidDel="00EA6185">
          <w:rPr>
            <w:bCs/>
            <w:i/>
            <w:iCs/>
            <w:lang w:val="en-GB"/>
          </w:rPr>
          <w:delText xml:space="preserve">   -</w:delText>
        </w:r>
      </w:del>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p>
    <w:p w14:paraId="5B76A579" w14:textId="5E14877C" w:rsidR="00B90F91" w:rsidRPr="007B522C" w:rsidDel="00E27685" w:rsidRDefault="00EE7A65" w:rsidP="00B90F91">
      <w:pPr>
        <w:pStyle w:val="Text"/>
        <w:spacing w:line="480" w:lineRule="auto"/>
        <w:jc w:val="both"/>
        <w:rPr>
          <w:del w:id="560" w:author="Charlotte Devitre" w:date="2024-07-24T14:36:00Z" w16du:dateUtc="2024-07-24T21:36:00Z"/>
          <w:bCs/>
          <w:lang w:val="en-GB"/>
        </w:rPr>
      </w:pPr>
      <w:r>
        <w:rPr>
          <w:bCs/>
          <w:lang w:val="en-GB"/>
        </w:rPr>
        <w:t>No</w:t>
      </w:r>
      <w:ins w:id="561" w:author="Charlotte Devitre" w:date="2024-07-24T14:35:00Z" w16du:dateUtc="2024-07-24T21:35:00Z">
        <w:r w:rsidR="00E27685">
          <w:rPr>
            <w:bCs/>
            <w:lang w:val="en-GB"/>
          </w:rPr>
          <w:t>tably</w:t>
        </w:r>
      </w:ins>
      <w:del w:id="562" w:author="Charlotte Devitre" w:date="2024-07-24T14:35:00Z" w16du:dateUtc="2024-07-24T21:35:00Z">
        <w:r w:rsidDel="00E27685">
          <w:rPr>
            <w:bCs/>
            <w:lang w:val="en-GB"/>
          </w:rPr>
          <w:delText>teworthy</w:delText>
        </w:r>
      </w:del>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del w:id="563" w:author="Charlotte Devitre" w:date="2024-07-24T10:40:00Z" w16du:dateUtc="2024-07-24T17:40:00Z">
        <w:r w:rsidR="00834561" w:rsidDel="004F2B3A">
          <w:rPr>
            <w:bCs/>
            <w:lang w:val="en-GB"/>
          </w:rPr>
          <w:delText>-inclusion</w:delText>
        </w:r>
      </w:del>
      <w:ins w:id="564" w:author="Charlotte Devitre" w:date="2024-07-24T10:40:00Z" w16du:dateUtc="2024-07-24T17:40:00Z">
        <w:r w:rsidR="004F2B3A">
          <w:rPr>
            <w:bCs/>
            <w:lang w:val="en-GB"/>
          </w:rPr>
          <w:t xml:space="preserve"> inclusion</w:t>
        </w:r>
      </w:ins>
      <w:r w:rsidR="00B90F91" w:rsidRPr="007B522C">
        <w:rPr>
          <w:bCs/>
          <w:lang w:val="en-GB"/>
        </w:rPr>
        <w:t xml:space="preserve"> suites in </w:t>
      </w:r>
      <w:del w:id="565" w:author="Charlotte Devitre" w:date="2024-07-24T14:36:00Z" w16du:dateUtc="2024-07-24T21:36:00Z">
        <w:r w:rsidR="00B90F91" w:rsidRPr="007B522C" w:rsidDel="00E27685">
          <w:rPr>
            <w:bCs/>
            <w:lang w:val="en-GB"/>
          </w:rPr>
          <w:delText xml:space="preserve">this </w:delText>
        </w:r>
      </w:del>
      <w:ins w:id="566" w:author="Charlotte Devitre" w:date="2024-07-24T14:36:00Z" w16du:dateUtc="2024-07-24T21:36:00Z">
        <w:r w:rsidR="00E27685">
          <w:rPr>
            <w:bCs/>
            <w:lang w:val="en-GB"/>
          </w:rPr>
          <w:t>our global</w:t>
        </w:r>
        <w:r w:rsidR="00E27685" w:rsidRPr="007B522C">
          <w:rPr>
            <w:bCs/>
            <w:lang w:val="en-GB"/>
          </w:rPr>
          <w:t xml:space="preserve"> </w:t>
        </w:r>
      </w:ins>
      <w:r w:rsidR="00B90F91" w:rsidRPr="007B522C">
        <w:rPr>
          <w:bCs/>
          <w:lang w:val="en-GB"/>
        </w:rPr>
        <w:t>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w:t>
      </w:r>
      <w:ins w:id="567" w:author="Charlotte Devitre" w:date="2024-07-24T14:36:00Z" w16du:dateUtc="2024-07-24T21:36:00Z">
        <w:r w:rsidR="00E27685">
          <w:rPr>
            <w:bCs/>
            <w:lang w:val="en-GB"/>
          </w:rPr>
          <w:t xml:space="preserve"> are</w:t>
        </w:r>
      </w:ins>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w:t>
      </w:r>
      <w:del w:id="568" w:author="Charlotte Devitre" w:date="2024-07-24T14:36:00Z" w16du:dateUtc="2024-07-24T21:36:00Z">
        <w:r w:rsidR="00B90F91" w:rsidRPr="007B522C" w:rsidDel="00E27685">
          <w:rPr>
            <w:bCs/>
            <w:lang w:val="en-GB"/>
          </w:rPr>
          <w:delText xml:space="preserve"> </w:delText>
        </w:r>
      </w:del>
      <w:r w:rsidR="00B90F91" w:rsidRPr="007B522C">
        <w:rPr>
          <w:bCs/>
          <w:lang w:val="en-GB"/>
        </w:rPr>
        <w:t xml:space="preserve">Thus, </w:t>
      </w:r>
      <w:r w:rsidR="00B90F91">
        <w:rPr>
          <w:bCs/>
          <w:lang w:val="en-GB"/>
        </w:rPr>
        <w:t>Fig. 3</w:t>
      </w:r>
      <w:r w:rsidR="00B90F91" w:rsidRPr="007B522C">
        <w:rPr>
          <w:bCs/>
          <w:lang w:val="en-GB"/>
        </w:rPr>
        <w:t xml:space="preserve">c shows a compilation only using </w:t>
      </w:r>
      <w:r w:rsidR="00834561">
        <w:rPr>
          <w:bCs/>
          <w:lang w:val="en-GB"/>
        </w:rPr>
        <w:t>melt</w:t>
      </w:r>
      <w:del w:id="569" w:author="Charlotte Devitre" w:date="2024-07-24T10:40:00Z" w16du:dateUtc="2024-07-24T17:40:00Z">
        <w:r w:rsidR="00834561" w:rsidDel="004F2B3A">
          <w:rPr>
            <w:bCs/>
            <w:lang w:val="en-GB"/>
          </w:rPr>
          <w:delText>-inclusion</w:delText>
        </w:r>
      </w:del>
      <w:ins w:id="570" w:author="Charlotte Devitre" w:date="2024-07-24T10:40:00Z" w16du:dateUtc="2024-07-24T17:40:00Z">
        <w:r w:rsidR="004F2B3A">
          <w:rPr>
            <w:bCs/>
            <w:lang w:val="en-GB"/>
          </w:rPr>
          <w:t xml:space="preserve"> inclusion</w:t>
        </w:r>
      </w:ins>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71B6E6F3" w14:textId="47837F9E" w:rsidR="00B90F91" w:rsidRPr="007B522C" w:rsidDel="00E27685" w:rsidRDefault="00B90F91" w:rsidP="00E27685">
      <w:pPr>
        <w:pStyle w:val="Text"/>
        <w:spacing w:line="480" w:lineRule="auto"/>
        <w:jc w:val="both"/>
        <w:rPr>
          <w:del w:id="571" w:author="Charlotte Devitre" w:date="2024-07-24T14:37:00Z" w16du:dateUtc="2024-07-24T21:37:00Z"/>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w:t>
      </w:r>
      <w:ins w:id="572" w:author="Charlotte Devitre" w:date="2024-07-24T14:36:00Z" w16du:dateUtc="2024-07-24T21:36:00Z">
        <w:r w:rsidR="00E27685">
          <w:rPr>
            <w:bCs/>
            <w:lang w:val="en-GB"/>
          </w:rPr>
          <w:t>m</w:t>
        </w:r>
      </w:ins>
      <w:del w:id="573" w:author="Charlotte Devitre" w:date="2024-07-24T14:36:00Z" w16du:dateUtc="2024-07-24T21:36:00Z">
        <w:r w:rsidRPr="007B522C" w:rsidDel="00E27685">
          <w:rPr>
            <w:bCs/>
            <w:lang w:val="en-GB"/>
          </w:rPr>
          <w:delText>M</w:delText>
        </w:r>
      </w:del>
      <w:r w:rsidRPr="007B522C">
        <w:rPr>
          <w:bCs/>
          <w:lang w:val="en-GB"/>
        </w:rPr>
        <w:t>id-</w:t>
      </w:r>
      <w:ins w:id="574" w:author="Charlotte Devitre" w:date="2024-07-24T14:36:00Z" w16du:dateUtc="2024-07-24T21:36:00Z">
        <w:r w:rsidR="00E27685">
          <w:rPr>
            <w:bCs/>
            <w:lang w:val="en-GB"/>
          </w:rPr>
          <w:t>o</w:t>
        </w:r>
      </w:ins>
      <w:del w:id="575" w:author="Charlotte Devitre" w:date="2024-07-24T14:36:00Z" w16du:dateUtc="2024-07-24T21:36:00Z">
        <w:r w:rsidRPr="007B522C" w:rsidDel="00E27685">
          <w:rPr>
            <w:bCs/>
            <w:lang w:val="en-GB"/>
          </w:rPr>
          <w:delText>O</w:delText>
        </w:r>
      </w:del>
      <w:r w:rsidRPr="007B522C">
        <w:rPr>
          <w:bCs/>
          <w:lang w:val="en-GB"/>
        </w:rPr>
        <w:t xml:space="preserve">cean </w:t>
      </w:r>
      <w:ins w:id="576" w:author="Charlotte Devitre" w:date="2024-07-24T14:36:00Z" w16du:dateUtc="2024-07-24T21:36:00Z">
        <w:r w:rsidR="00E27685">
          <w:rPr>
            <w:bCs/>
            <w:lang w:val="en-GB"/>
          </w:rPr>
          <w:t>r</w:t>
        </w:r>
      </w:ins>
      <w:del w:id="577" w:author="Charlotte Devitre" w:date="2024-07-24T14:36:00Z" w16du:dateUtc="2024-07-24T21:36:00Z">
        <w:r w:rsidRPr="007B522C" w:rsidDel="00E27685">
          <w:rPr>
            <w:bCs/>
            <w:lang w:val="en-GB"/>
          </w:rPr>
          <w:delText>R</w:delText>
        </w:r>
      </w:del>
      <w:r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00EE7A65">
        <w:rPr>
          <w:bCs/>
          <w:lang w:val="en-GB"/>
        </w:rPr>
        <w:t xml:space="preserve"> </w:t>
      </w:r>
      <w:r w:rsidRPr="007B522C">
        <w:rPr>
          <w:bCs/>
          <w:lang w:val="en-GB"/>
        </w:rPr>
        <w:fldChar w:fldCharType="begin"/>
      </w:r>
      <w:r w:rsidR="007C554B">
        <w:rPr>
          <w:bCs/>
          <w:lang w:val="en-GB"/>
        </w:rPr>
        <w:instrText xml:space="preserve"> ADDIN ZOTERO_ITEM CSL_CITATION {"citationID":"k8KiwCCe","properties":{"formattedCitation":"(DeVitre {\\i{}et al.}, 2023)","plainCitation":"(DeVitre et al., 2023)","dontUpdate":true,"noteIndex":0},"citationItems":[{"id":"YRNO6Sw0/36oG09M0","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r w:rsidRPr="007B522C">
        <w:rPr>
          <w:bCs/>
          <w:lang w:val="en-GB"/>
        </w:rPr>
        <w:t xml:space="preserve">.  </w:t>
      </w:r>
    </w:p>
    <w:p w14:paraId="10C6E9DF" w14:textId="3A058ADF" w:rsidR="00B90F91" w:rsidRPr="007B522C" w:rsidRDefault="00B90F91" w:rsidP="00E27685">
      <w:pPr>
        <w:pStyle w:val="Text"/>
        <w:spacing w:line="480" w:lineRule="auto"/>
        <w:jc w:val="both"/>
        <w:rPr>
          <w:bCs/>
          <w:lang w:val="en-GB"/>
        </w:rPr>
      </w:pPr>
      <w:r w:rsidRPr="007B522C">
        <w:rPr>
          <w:bCs/>
          <w:lang w:val="en-GB"/>
        </w:rPr>
        <w:lastRenderedPageBreak/>
        <w:t xml:space="preserve">Thus, while </w:t>
      </w:r>
      <w:r w:rsidR="001E7259">
        <w:rPr>
          <w:bCs/>
          <w:lang w:val="en-GB"/>
        </w:rPr>
        <w:t>rapid-response</w:t>
      </w:r>
      <w:r w:rsidRPr="007B522C">
        <w:rPr>
          <w:bCs/>
          <w:lang w:val="en-GB"/>
        </w:rPr>
        <w:t xml:space="preserve"> </w:t>
      </w:r>
      <w:r w:rsidR="00834561">
        <w:rPr>
          <w:bCs/>
          <w:lang w:val="en-GB"/>
        </w:rPr>
        <w:t>fluid</w:t>
      </w:r>
      <w:del w:id="578" w:author="Charlotte Devitre" w:date="2024-07-24T10:40:00Z" w16du:dateUtc="2024-07-24T17:40:00Z">
        <w:r w:rsidR="00834561" w:rsidDel="004F2B3A">
          <w:rPr>
            <w:bCs/>
            <w:lang w:val="en-GB"/>
          </w:rPr>
          <w:delText>-inclusion</w:delText>
        </w:r>
      </w:del>
      <w:ins w:id="579" w:author="Charlotte Devitre" w:date="2024-07-24T10:40:00Z" w16du:dateUtc="2024-07-24T17:40:00Z">
        <w:r w:rsidR="004F2B3A">
          <w:rPr>
            <w:bCs/>
            <w:lang w:val="en-GB"/>
          </w:rPr>
          <w:t xml:space="preserve"> inclusion</w:t>
        </w:r>
      </w:ins>
      <w:r w:rsidRPr="007B522C">
        <w:rPr>
          <w:bCs/>
          <w:lang w:val="en-GB"/>
        </w:rPr>
        <w: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t>
      </w:r>
      <w:r w:rsidR="00EE7A65">
        <w:rPr>
          <w:bCs/>
          <w:lang w:val="en-GB"/>
        </w:rPr>
        <w:t>s</w:t>
      </w:r>
      <w:r w:rsidRPr="007B522C">
        <w:rPr>
          <w:bCs/>
          <w:lang w:val="en-GB"/>
        </w:rPr>
        <w:t xml:space="preserve"> arc </w:t>
      </w:r>
      <w:r w:rsidRPr="007B522C">
        <w:rPr>
          <w:bCs/>
          <w:lang w:val="en-GB"/>
        </w:rPr>
        <w:fldChar w:fldCharType="begin"/>
      </w:r>
      <w:r w:rsidR="007C554B">
        <w:rPr>
          <w:bCs/>
          <w:lang w:val="en-GB"/>
        </w:rPr>
        <w:instrText xml:space="preserve"> ADDIN ZOTERO_ITEM CSL_CITATION {"citationID":"JfE1dbNN","properties":{"formattedCitation":"(Aster {\\i{}et al.}, 2016; Venugopal {\\i{}et al.}, 2020)","plainCitation":"(Aster et al., 2016; Venugopal et al., 2020)","noteIndex":0},"citationItems":[{"id":"YRNO6Sw0/fTmMnZE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RNO6Sw0/9re6CLQk","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2016; Venugopal </w:t>
      </w:r>
      <w:r w:rsidR="00C3296A" w:rsidRPr="00C3296A">
        <w:rPr>
          <w:i/>
          <w:iCs/>
        </w:rPr>
        <w:t>et al.</w:t>
      </w:r>
      <w:r w:rsidR="00C3296A" w:rsidRPr="00C3296A">
        <w:t>, 2020)</w:t>
      </w:r>
      <w:r w:rsidRPr="007B522C">
        <w:fldChar w:fldCharType="end"/>
      </w:r>
      <w:r w:rsidRPr="007B522C">
        <w:rPr>
          <w:bCs/>
          <w:lang w:val="en-GB"/>
        </w:rPr>
        <w:t>, the</w:t>
      </w:r>
      <w:r w:rsidR="00EE7A65">
        <w:rPr>
          <w:bCs/>
          <w:lang w:val="en-GB"/>
        </w:rPr>
        <w:t xml:space="preserve"> inclusions with</w:t>
      </w:r>
      <w:r w:rsidRPr="007B522C">
        <w:rPr>
          <w:bCs/>
          <w:lang w:val="en-GB"/>
        </w:rPr>
        <w:t xml:space="preserve"> highest pressure</w:t>
      </w:r>
      <w:r w:rsidR="00EE7A65">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w:t>
      </w:r>
      <w:ins w:id="580" w:author="Charlotte Devitre" w:date="2024-07-24T14:37:00Z" w16du:dateUtc="2024-07-24T21:37:00Z">
        <w:r w:rsidR="00E27685">
          <w:rPr>
            <w:bCs/>
            <w:lang w:val="en-GB"/>
          </w:rPr>
          <w:t>i</w:t>
        </w:r>
      </w:ins>
      <w:del w:id="581" w:author="Charlotte Devitre" w:date="2024-07-24T14:37:00Z" w16du:dateUtc="2024-07-24T21:37:00Z">
        <w:r w:rsidRPr="007B522C" w:rsidDel="00E27685">
          <w:rPr>
            <w:bCs/>
            <w:lang w:val="en-GB"/>
          </w:rPr>
          <w:delText>y</w:delText>
        </w:r>
      </w:del>
      <w:r w:rsidRPr="007B522C">
        <w:rPr>
          <w:bCs/>
          <w:lang w:val="en-GB"/>
        </w:rPr>
        <w:t xml:space="preserve">er subduction zones, </w:t>
      </w:r>
      <w:r w:rsidR="00834561">
        <w:rPr>
          <w:bCs/>
          <w:lang w:val="en-GB"/>
        </w:rPr>
        <w:t>fluid</w:t>
      </w:r>
      <w:del w:id="582" w:author="Charlotte Devitre" w:date="2024-07-24T10:40:00Z" w16du:dateUtc="2024-07-24T17:40:00Z">
        <w:r w:rsidR="00834561" w:rsidDel="004F2B3A">
          <w:rPr>
            <w:bCs/>
            <w:lang w:val="en-GB"/>
          </w:rPr>
          <w:delText>-inclusion</w:delText>
        </w:r>
      </w:del>
      <w:ins w:id="583" w:author="Charlotte Devitre" w:date="2024-07-24T10:40:00Z" w16du:dateUtc="2024-07-24T17:40:00Z">
        <w:r w:rsidR="004F2B3A">
          <w:rPr>
            <w:bCs/>
            <w:lang w:val="en-GB"/>
          </w:rPr>
          <w:t xml:space="preserve"> inclusion</w:t>
        </w:r>
      </w:ins>
      <w:r w:rsidRPr="007B522C">
        <w:rPr>
          <w:bCs/>
          <w:lang w:val="en-GB"/>
        </w:rPr>
        <w:t>s may have some utility for the most mafic, CO</w:t>
      </w:r>
      <w:r w:rsidRPr="007B522C">
        <w:rPr>
          <w:bCs/>
          <w:vertAlign w:val="subscript"/>
          <w:lang w:val="en-GB"/>
        </w:rPr>
        <w:t>2</w:t>
      </w:r>
      <w:r w:rsidRPr="007B522C">
        <w:rPr>
          <w:bCs/>
          <w:lang w:val="en-GB"/>
        </w:rPr>
        <w:t xml:space="preserve">-rich magmas. </w:t>
      </w:r>
    </w:p>
    <w:p w14:paraId="32A2CBC5" w14:textId="3D7540FA" w:rsidR="00B90F91" w:rsidRPr="007B522C" w:rsidRDefault="00B90F91" w:rsidP="0061717B">
      <w:pPr>
        <w:pStyle w:val="Text"/>
        <w:spacing w:line="480" w:lineRule="auto"/>
        <w:jc w:val="both"/>
        <w:rPr>
          <w:bCs/>
          <w:lang w:val="en-GB"/>
        </w:rPr>
      </w:pPr>
      <w:r w:rsidRPr="007B522C">
        <w:rPr>
          <w:bCs/>
          <w:lang w:val="en-GB"/>
        </w:rPr>
        <w:t>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584" w:author="Charlotte Devitre" w:date="2024-07-24T10:40:00Z" w16du:dateUtc="2024-07-24T17:40:00Z">
        <w:r w:rsidR="0061717B" w:rsidDel="004F2B3A">
          <w:rPr>
            <w:bCs/>
            <w:lang w:val="en-GB"/>
          </w:rPr>
          <w:delText>-inclusion</w:delText>
        </w:r>
      </w:del>
      <w:ins w:id="585" w:author="Charlotte Devitre" w:date="2024-07-24T10:40:00Z" w16du:dateUtc="2024-07-24T17:40:00Z">
        <w:r w:rsidR="004F2B3A">
          <w:rPr>
            <w:bCs/>
            <w:lang w:val="en-GB"/>
          </w:rPr>
          <w:t xml:space="preserve"> inclusion</w:t>
        </w:r>
      </w:ins>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586" w:author="Charlotte Devitre" w:date="2024-07-24T14:38:00Z" w16du:dateUtc="2024-07-24T21:38:00Z">
        <w:r w:rsidR="00E27685">
          <w:rPr>
            <w:bCs/>
            <w:lang w:val="en-GB"/>
          </w:rPr>
          <w:t xml:space="preserve">for </w:t>
        </w:r>
      </w:ins>
      <w:r w:rsidR="0061717B" w:rsidRPr="007B522C">
        <w:rPr>
          <w:bCs/>
          <w:lang w:val="en-GB"/>
        </w:rPr>
        <w:t>bubbles and those which do not in</w:t>
      </w:r>
      <w:del w:id="587" w:author="Charlotte Devitre" w:date="2024-07-24T14:38:00Z" w16du:dateUtc="2024-07-24T21:38:00Z">
        <w:r w:rsidR="0061717B" w:rsidRPr="007B522C" w:rsidDel="00E27685">
          <w:rPr>
            <w:bCs/>
            <w:lang w:val="en-GB"/>
          </w:rPr>
          <w:delText xml:space="preserve"> for</w:delText>
        </w:r>
      </w:del>
      <w:r w:rsidR="0061717B"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588" w:author="Charlotte Devitre" w:date="2024-07-24T10:40:00Z" w16du:dateUtc="2024-07-24T17:40:00Z">
        <w:r w:rsidR="00834561" w:rsidDel="004F2B3A">
          <w:rPr>
            <w:bCs/>
            <w:lang w:val="en-GB"/>
          </w:rPr>
          <w:delText>-inclusion</w:delText>
        </w:r>
      </w:del>
      <w:ins w:id="589" w:author="Charlotte Devitre" w:date="2024-07-24T10:40:00Z" w16du:dateUtc="2024-07-24T17:40:00Z">
        <w:r w:rsidR="004F2B3A">
          <w:rPr>
            <w:bCs/>
            <w:lang w:val="en-GB"/>
          </w:rPr>
          <w:t xml:space="preserve"> inclusion</w:t>
        </w:r>
      </w:ins>
      <w:r w:rsidRPr="007B522C">
        <w:rPr>
          <w:bCs/>
          <w:lang w:val="en-GB"/>
        </w:rPr>
        <w:t xml:space="preserve"> method </w:t>
      </w:r>
      <w:ins w:id="590" w:author="Charlotte Devitre" w:date="2024-07-24T14:38:00Z" w16du:dateUtc="2024-07-24T21:38:00Z">
        <w:r w:rsidR="00E27685">
          <w:rPr>
            <w:bCs/>
            <w:lang w:val="en-GB"/>
          </w:rPr>
          <w:t xml:space="preserve">for a given volcano </w:t>
        </w:r>
      </w:ins>
      <w:r w:rsidRPr="007B522C">
        <w:rPr>
          <w:bCs/>
          <w:lang w:val="en-GB"/>
        </w:rPr>
        <w:t xml:space="preserve">and permit appropriate corrections for the complexities of mixed fluids without requiring </w:t>
      </w:r>
      <w:r w:rsidR="00834561">
        <w:rPr>
          <w:bCs/>
          <w:lang w:val="en-GB"/>
        </w:rPr>
        <w:t>melt</w:t>
      </w:r>
      <w:del w:id="591" w:author="Charlotte Devitre" w:date="2024-07-24T10:40:00Z" w16du:dateUtc="2024-07-24T17:40:00Z">
        <w:r w:rsidR="00834561" w:rsidDel="004F2B3A">
          <w:rPr>
            <w:bCs/>
            <w:lang w:val="en-GB"/>
          </w:rPr>
          <w:delText>-inclusion</w:delText>
        </w:r>
      </w:del>
      <w:ins w:id="592" w:author="Charlotte Devitre" w:date="2024-07-24T10:40:00Z" w16du:dateUtc="2024-07-24T17:40:00Z">
        <w:r w:rsidR="004F2B3A">
          <w:rPr>
            <w:bCs/>
            <w:lang w:val="en-GB"/>
          </w:rPr>
          <w:t xml:space="preserve"> inclusion</w:t>
        </w:r>
      </w:ins>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w:t>
      </w:r>
      <w:ins w:id="593" w:author="Charlotte Devitre" w:date="2024-07-24T14:39:00Z" w16du:dateUtc="2024-07-24T21:39:00Z">
        <w:r w:rsidR="00E27685">
          <w:rPr>
            <w:bCs/>
            <w:lang w:val="en-GB"/>
          </w:rPr>
          <w:t>-</w:t>
        </w:r>
      </w:ins>
      <w:del w:id="594" w:author="Charlotte Devitre" w:date="2024-07-24T14:39:00Z" w16du:dateUtc="2024-07-24T21:39:00Z">
        <w:r w:rsidRPr="007B522C" w:rsidDel="00E27685">
          <w:rPr>
            <w:bCs/>
            <w:lang w:val="en-GB"/>
          </w:rPr>
          <w:delText xml:space="preserve"> </w:delText>
        </w:r>
      </w:del>
      <w:r w:rsidRPr="007B522C">
        <w:rPr>
          <w:bCs/>
          <w:lang w:val="en-GB"/>
        </w:rPr>
        <w:t xml:space="preserve">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is entirely unconstrained, </w:t>
      </w:r>
      <w:r w:rsidR="00834561">
        <w:rPr>
          <w:bCs/>
          <w:lang w:val="en-GB"/>
        </w:rPr>
        <w:t>fluid</w:t>
      </w:r>
      <w:del w:id="595" w:author="Charlotte Devitre" w:date="2024-07-24T10:40:00Z" w16du:dateUtc="2024-07-24T17:40:00Z">
        <w:r w:rsidR="00834561" w:rsidDel="004F2B3A">
          <w:rPr>
            <w:bCs/>
            <w:lang w:val="en-GB"/>
          </w:rPr>
          <w:delText>-inclusion</w:delText>
        </w:r>
      </w:del>
      <w:ins w:id="596" w:author="Charlotte Devitre" w:date="2024-07-24T10:40:00Z" w16du:dateUtc="2024-07-24T17:40:00Z">
        <w:r w:rsidR="004F2B3A">
          <w:rPr>
            <w:bCs/>
            <w:lang w:val="en-GB"/>
          </w:rPr>
          <w:t xml:space="preserve"> inclusion</w:t>
        </w:r>
      </w:ins>
      <w:r w:rsidRPr="007B522C">
        <w:rPr>
          <w:bCs/>
          <w:lang w:val="en-GB"/>
        </w:rPr>
        <w:t xml:space="preserve"> barometry is still more accurate than other methods such as </w:t>
      </w:r>
      <w:proofErr w:type="gramStart"/>
      <w:r w:rsidRPr="007B522C">
        <w:rPr>
          <w:bCs/>
          <w:lang w:val="en-GB"/>
        </w:rPr>
        <w:t>mineral-melt</w:t>
      </w:r>
      <w:proofErr w:type="gramEnd"/>
      <w:r w:rsidRPr="007B522C">
        <w:rPr>
          <w:bCs/>
          <w:lang w:val="en-GB"/>
        </w:rPr>
        <w:t xml:space="preserve"> thermobarometry</w:t>
      </w:r>
      <w:ins w:id="597" w:author="Charlotte Devitre" w:date="2024-07-24T14:39:00Z" w16du:dateUtc="2024-07-24T21:39:00Z">
        <w:r w:rsidR="00E27685">
          <w:rPr>
            <w:bCs/>
            <w:lang w:val="en-GB"/>
          </w:rPr>
          <w:t xml:space="preserve"> in recovering magma storage pressures</w:t>
        </w:r>
      </w:ins>
      <w:r w:rsidRPr="007B522C">
        <w:rPr>
          <w:bCs/>
          <w:lang w:val="en-GB"/>
        </w:rPr>
        <w:t xml:space="preserve">. </w:t>
      </w:r>
    </w:p>
    <w:p w14:paraId="2A701677" w14:textId="77777777" w:rsidR="00B90F91" w:rsidRPr="007B522C" w:rsidRDefault="00B90F91" w:rsidP="00B90F91">
      <w:pPr>
        <w:pStyle w:val="Heading-Main"/>
        <w:spacing w:line="480" w:lineRule="auto"/>
        <w:jc w:val="both"/>
      </w:pPr>
      <w:r>
        <w:rPr>
          <w:b w:val="0"/>
        </w:rPr>
        <w:lastRenderedPageBreak/>
        <w:t xml:space="preserve">4. </w:t>
      </w:r>
      <w:r w:rsidRPr="007B522C">
        <w:t>Conclusion</w:t>
      </w:r>
    </w:p>
    <w:p w14:paraId="291A9B2A" w14:textId="14A74509" w:rsidR="00B90F91" w:rsidRPr="007B522C" w:rsidRDefault="00E27685" w:rsidP="00B90F91">
      <w:pPr>
        <w:pStyle w:val="Text"/>
        <w:spacing w:line="480" w:lineRule="auto"/>
        <w:jc w:val="both"/>
        <w:rPr>
          <w:bCs/>
        </w:rPr>
      </w:pPr>
      <w:ins w:id="598" w:author="Charlotte Devitre" w:date="2024-07-24T14:39:00Z" w16du:dateUtc="2024-07-24T21:39:00Z">
        <w:r>
          <w:rPr>
            <w:bCs/>
            <w:lang w:val="en-GB"/>
          </w:rPr>
          <w:t>Our</w:t>
        </w:r>
      </w:ins>
      <w:del w:id="599" w:author="Charlotte Devitre" w:date="2024-07-24T14:39:00Z" w16du:dateUtc="2024-07-24T21:39:00Z">
        <w:r w:rsidR="00B90F91" w:rsidRPr="007B522C" w:rsidDel="00E27685">
          <w:rPr>
            <w:bCs/>
            <w:lang w:val="en-GB"/>
          </w:rPr>
          <w:delText>This</w:delText>
        </w:r>
      </w:del>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ins w:id="600" w:author="Charlotte Devitre" w:date="2024-07-24T14:40:00Z" w16du:dateUtc="2024-07-24T21:40:00Z">
        <w:r>
          <w:rPr>
            <w:bCs/>
            <w:lang w:val="en-GB"/>
          </w:rPr>
          <w:t xml:space="preserve">measure </w:t>
        </w:r>
      </w:ins>
      <w:del w:id="601" w:author="Charlotte Devitre" w:date="2024-07-24T14:40:00Z" w16du:dateUtc="2024-07-24T21:40:00Z">
        <w:r w:rsidR="00B90F91" w:rsidRPr="007B522C" w:rsidDel="00E27685">
          <w:rPr>
            <w:bCs/>
            <w:lang w:val="en-GB"/>
          </w:rPr>
          <w:delText xml:space="preserve">get </w:delText>
        </w:r>
      </w:del>
      <w:r w:rsidR="00B90F91" w:rsidRPr="007B522C">
        <w:rPr>
          <w:bCs/>
          <w:lang w:val="en-GB"/>
        </w:rPr>
        <w:t xml:space="preserve">olivine </w:t>
      </w:r>
      <w:proofErr w:type="spellStart"/>
      <w:r w:rsidR="00B90F91" w:rsidRPr="007B522C">
        <w:rPr>
          <w:bCs/>
          <w:lang w:val="en-GB"/>
        </w:rPr>
        <w:t>Fo</w:t>
      </w:r>
      <w:proofErr w:type="spellEnd"/>
      <w:r w:rsidR="00B90F91" w:rsidRPr="007B522C">
        <w:rPr>
          <w:bCs/>
          <w:lang w:val="en-GB"/>
        </w:rPr>
        <w:t xml:space="preserve"> contents has been around for 15 years (S1 Appendix). Importantly, this simulation show</w:t>
      </w:r>
      <w:ins w:id="602" w:author="Charlotte Devitre" w:date="2024-07-24T14:40:00Z" w16du:dateUtc="2024-07-24T21:40:00Z">
        <w:r>
          <w:rPr>
            <w:bCs/>
            <w:lang w:val="en-GB"/>
          </w:rPr>
          <w:t>ed</w:t>
        </w:r>
      </w:ins>
      <w:del w:id="603" w:author="Charlotte Devitre" w:date="2024-07-24T14:40:00Z" w16du:dateUtc="2024-07-24T21:40:00Z">
        <w:r w:rsidR="00B90F91" w:rsidRPr="007B522C" w:rsidDel="00E27685">
          <w:rPr>
            <w:bCs/>
            <w:lang w:val="en-GB"/>
          </w:rPr>
          <w:delText>s</w:delText>
        </w:r>
      </w:del>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w:t>
      </w:r>
      <w:ins w:id="604" w:author="Charlotte Devitre" w:date="2024-07-24T14:40:00Z" w16du:dateUtc="2024-07-24T21:40:00Z">
        <w:r>
          <w:rPr>
            <w:bCs/>
            <w:lang w:val="en-GB"/>
          </w:rPr>
          <w:t xml:space="preserve"> </w:t>
        </w:r>
      </w:ins>
      <w:del w:id="605" w:author="Charlotte Devitre" w:date="2024-07-24T14:40:00Z" w16du:dateUtc="2024-07-24T21:40:00Z">
        <w:r w:rsidR="00B90F91" w:rsidRPr="007B522C" w:rsidDel="00E27685">
          <w:rPr>
            <w:bCs/>
            <w:lang w:val="en-GB"/>
          </w:rPr>
          <w:delText xml:space="preserve"> staff</w:delText>
        </w:r>
      </w:del>
      <w:ins w:id="606" w:author="Charlotte Devitre" w:date="2024-07-24T14:40:00Z" w16du:dateUtc="2024-07-24T21:40:00Z">
        <w:r>
          <w:rPr>
            <w:bCs/>
            <w:lang w:val="en-GB"/>
          </w:rPr>
          <w:t>or academic staff</w:t>
        </w:r>
      </w:ins>
      <w:r w:rsidR="00B90F91" w:rsidRPr="007B522C">
        <w:rPr>
          <w:bCs/>
          <w:lang w:val="en-GB"/>
        </w:rPr>
        <w:t xml:space="preserve">,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00B90F91" w:rsidRPr="007B522C">
        <w:rPr>
          <w:bCs/>
          <w:lang w:val="en-GB"/>
        </w:rPr>
        <w:fldChar w:fldCharType="begin"/>
      </w:r>
      <w:r w:rsidR="007C554B">
        <w:rPr>
          <w:bCs/>
          <w:lang w:val="en-GB"/>
        </w:rPr>
        <w:instrText xml:space="preserve"> ADDIN ZOTERO_ITEM CSL_CITATION {"citationID":"AyML8rG3","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del w:id="607" w:author="Charlotte Devitre" w:date="2024-07-24T14:40:00Z" w16du:dateUtc="2024-07-24T21:40:00Z">
        <w:r w:rsidR="00B90F91" w:rsidRPr="007B522C" w:rsidDel="00E27685">
          <w:rPr>
            <w:bCs/>
            <w:lang w:val="en-GB"/>
          </w:rPr>
          <w:delText xml:space="preserve">retracting </w:delText>
        </w:r>
      </w:del>
      <w:ins w:id="608" w:author="Charlotte Devitre" w:date="2024-07-24T14:40:00Z" w16du:dateUtc="2024-07-24T21:40:00Z">
        <w:r>
          <w:rPr>
            <w:bCs/>
            <w:lang w:val="en-GB"/>
          </w:rPr>
          <w:t>detracting</w:t>
        </w:r>
        <w:r w:rsidRPr="007B522C">
          <w:rPr>
            <w:bCs/>
            <w:lang w:val="en-GB"/>
          </w:rPr>
          <w:t xml:space="preserve"> </w:t>
        </w:r>
      </w:ins>
      <w:r w:rsidR="00B90F91" w:rsidRPr="007B522C">
        <w:rPr>
          <w:bCs/>
          <w:lang w:val="en-GB"/>
        </w:rPr>
        <w:t xml:space="preserve">from other essential duties during eruption responses. </w:t>
      </w:r>
      <w:r w:rsidR="00B90F91" w:rsidRPr="007B522C">
        <w:rPr>
          <w:bCs/>
        </w:rPr>
        <w:t xml:space="preserve">For example, during the 2018 </w:t>
      </w:r>
      <w:r w:rsidR="0061717B">
        <w:rPr>
          <w:bCs/>
        </w:rPr>
        <w:t xml:space="preserve">LERZ </w:t>
      </w:r>
      <w:r w:rsidR="00B90F91" w:rsidRPr="007B522C">
        <w:rPr>
          <w:bCs/>
        </w:rPr>
        <w:t>Kilauea eruption, HVO’s near</w:t>
      </w:r>
      <w:ins w:id="609" w:author="Charlotte Devitre" w:date="2024-07-24T14:41:00Z" w16du:dateUtc="2024-07-24T21:41:00Z">
        <w:r>
          <w:rPr>
            <w:bCs/>
          </w:rPr>
          <w:t>-</w:t>
        </w:r>
      </w:ins>
      <w:del w:id="610" w:author="Charlotte Devitre" w:date="2024-07-24T14:41:00Z" w16du:dateUtc="2024-07-24T21:41:00Z">
        <w:r w:rsidR="00B90F91" w:rsidRPr="007B522C" w:rsidDel="00E27685">
          <w:rPr>
            <w:bCs/>
          </w:rPr>
          <w:delText xml:space="preserve"> </w:delText>
        </w:r>
      </w:del>
      <w:r w:rsidR="00B90F91" w:rsidRPr="007B522C">
        <w:rPr>
          <w:bCs/>
        </w:rPr>
        <w:t>real</w:t>
      </w:r>
      <w:ins w:id="611" w:author="Charlotte Devitre" w:date="2024-07-24T14:41:00Z" w16du:dateUtc="2024-07-24T21:41:00Z">
        <w:r>
          <w:rPr>
            <w:bCs/>
          </w:rPr>
          <w:t>-</w:t>
        </w:r>
      </w:ins>
      <w:del w:id="612" w:author="Charlotte Devitre" w:date="2024-07-24T14:41:00Z" w16du:dateUtc="2024-07-24T21:41:00Z">
        <w:r w:rsidR="00B90F91" w:rsidRPr="007B522C" w:rsidDel="00E27685">
          <w:rPr>
            <w:bCs/>
          </w:rPr>
          <w:delText xml:space="preserve"> </w:delText>
        </w:r>
      </w:del>
      <w:r w:rsidR="00B90F91" w:rsidRPr="007B522C">
        <w:rPr>
          <w:bCs/>
        </w:rPr>
        <w:t xml:space="preserve">time chemical monitoring with bulk rock ED-XRF identified the appearance and disappearance of many magma batches </w:t>
      </w:r>
      <w:r w:rsidR="00B90F91" w:rsidRPr="007B522C">
        <w:rPr>
          <w:bCs/>
        </w:rPr>
        <w:fldChar w:fldCharType="begin"/>
      </w:r>
      <w:r w:rsidR="007C554B">
        <w:rPr>
          <w:bCs/>
        </w:rPr>
        <w:instrText xml:space="preserve"> ADDIN ZOTERO_ITEM CSL_CITATION {"citationID":"B8gEtLdv","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 xml:space="preserve">(Gansecki </w:t>
      </w:r>
      <w:r w:rsidR="00C3296A" w:rsidRPr="00C3296A">
        <w:rPr>
          <w:i/>
          <w:iCs/>
        </w:rPr>
        <w:t>et al.</w:t>
      </w:r>
      <w:r w:rsidR="00C3296A" w:rsidRPr="00C3296A">
        <w:t>, 2019)</w:t>
      </w:r>
      <w:r w:rsidR="00B90F91" w:rsidRPr="007B522C">
        <w:fldChar w:fldCharType="end"/>
      </w:r>
      <w:ins w:id="613" w:author="Charlotte Devitre" w:date="2024-07-24T14:41:00Z" w16du:dateUtc="2024-07-24T21:41:00Z">
        <w:r>
          <w:rPr>
            <w:bCs/>
          </w:rPr>
          <w:t>.</w:t>
        </w:r>
      </w:ins>
      <w:del w:id="614" w:author="Charlotte Devitre" w:date="2024-07-24T14:41:00Z" w16du:dateUtc="2024-07-24T21:41:00Z">
        <w:r w:rsidR="00B90F91" w:rsidRPr="007B522C" w:rsidDel="00E27685">
          <w:rPr>
            <w:bCs/>
          </w:rPr>
          <w:delText>,</w:delText>
        </w:r>
      </w:del>
      <w:r w:rsidR="00B90F91" w:rsidRPr="007B522C">
        <w:rPr>
          <w:bCs/>
        </w:rPr>
        <w:t xml:space="preserve"> </w:t>
      </w:r>
      <w:ins w:id="615" w:author="Charlotte Devitre" w:date="2024-07-24T14:41:00Z" w16du:dateUtc="2024-07-24T21:41:00Z">
        <w:r>
          <w:rPr>
            <w:bCs/>
          </w:rPr>
          <w:t>F</w:t>
        </w:r>
      </w:ins>
      <w:del w:id="616" w:author="Charlotte Devitre" w:date="2024-07-24T14:41:00Z" w16du:dateUtc="2024-07-24T21:41:00Z">
        <w:r w:rsidR="00834561" w:rsidDel="00E27685">
          <w:rPr>
            <w:bCs/>
          </w:rPr>
          <w:delText>f</w:delText>
        </w:r>
      </w:del>
      <w:r w:rsidR="00834561">
        <w:rPr>
          <w:bCs/>
        </w:rPr>
        <w:t>luid</w:t>
      </w:r>
      <w:del w:id="617" w:author="Charlotte Devitre" w:date="2024-07-24T10:40:00Z" w16du:dateUtc="2024-07-24T17:40:00Z">
        <w:r w:rsidR="00834561" w:rsidDel="004F2B3A">
          <w:rPr>
            <w:bCs/>
          </w:rPr>
          <w:delText>-inclusion</w:delText>
        </w:r>
      </w:del>
      <w:ins w:id="618" w:author="Charlotte Devitre" w:date="2024-07-24T10:40:00Z" w16du:dateUtc="2024-07-24T17:40:00Z">
        <w:r w:rsidR="004F2B3A">
          <w:rPr>
            <w:bCs/>
          </w:rPr>
          <w:t xml:space="preserve"> inclusion</w:t>
        </w:r>
      </w:ins>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B90F91" w:rsidRPr="007B522C">
        <w:rPr>
          <w:bCs/>
        </w:rPr>
        <w:fldChar w:fldCharType="begin"/>
      </w:r>
      <w:r w:rsidR="007C554B">
        <w:rPr>
          <w:bCs/>
        </w:rPr>
        <w:instrText xml:space="preserve"> ADDIN ZOTERO_ITEM CSL_CITATION {"citationID":"b8v2QBGs","properties":{"formattedCitation":"(Lynn {\\i{}et al.}, 2024)","plainCitation":"(Lynn et al., 2024)","noteIndex":0},"citationItems":[{"id":"YRNO6Sw0/3gtqjJBn","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r w:rsidR="00B90F91" w:rsidRPr="007B522C">
        <w:rPr>
          <w:bCs/>
        </w:rPr>
        <w:t xml:space="preserve">. </w:t>
      </w:r>
      <w:r w:rsidR="0061717B">
        <w:rPr>
          <w:bCs/>
        </w:rPr>
        <w:t>F</w:t>
      </w:r>
      <w:r w:rsidR="004E38D9">
        <w:rPr>
          <w:bCs/>
        </w:rPr>
        <w:t>luid</w:t>
      </w:r>
      <w:del w:id="619" w:author="Charlotte Devitre" w:date="2024-07-24T10:40:00Z" w16du:dateUtc="2024-07-24T17:40:00Z">
        <w:r w:rsidR="004E38D9" w:rsidDel="004F2B3A">
          <w:rPr>
            <w:bCs/>
          </w:rPr>
          <w:delText>-inclusion</w:delText>
        </w:r>
      </w:del>
      <w:ins w:id="620" w:author="Charlotte Devitre" w:date="2024-07-24T10:40:00Z" w16du:dateUtc="2024-07-24T17:40:00Z">
        <w:r w:rsidR="004F2B3A">
          <w:rPr>
            <w:bCs/>
          </w:rPr>
          <w:t xml:space="preserve"> </w:t>
        </w:r>
        <w:r w:rsidR="004F2B3A">
          <w:rPr>
            <w:bCs/>
          </w:rPr>
          <w:lastRenderedPageBreak/>
          <w:t>inclusion</w:t>
        </w:r>
      </w:ins>
      <w:r w:rsidR="00B90F91" w:rsidRPr="007B522C">
        <w:rPr>
          <w:bCs/>
        </w:rPr>
        <w:t xml:space="preserve"> barometry would have been a critical addition to understanding the eruption and the system.  </w:t>
      </w:r>
    </w:p>
    <w:p w14:paraId="7CBF5C1E" w14:textId="619F25D2"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del w:id="621" w:author="Charlotte Devitre" w:date="2024-07-24T10:40:00Z" w16du:dateUtc="2024-07-24T17:40:00Z">
        <w:r w:rsidR="004E38D9" w:rsidDel="004F2B3A">
          <w:rPr>
            <w:bCs/>
            <w:lang w:val="en-GB"/>
          </w:rPr>
          <w:delText>-inclusion</w:delText>
        </w:r>
      </w:del>
      <w:ins w:id="622" w:author="Charlotte Devitre" w:date="2024-07-24T10:40:00Z" w16du:dateUtc="2024-07-24T17:40:00Z">
        <w:r w:rsidR="004F2B3A">
          <w:rPr>
            <w:bCs/>
            <w:lang w:val="en-GB"/>
          </w:rPr>
          <w:t xml:space="preserve"> inclusion</w:t>
        </w:r>
      </w:ins>
      <w:r w:rsidRPr="007B522C">
        <w:rPr>
          <w:bCs/>
          <w:lang w:val="en-GB"/>
        </w:rPr>
        <w:t xml:space="preserve">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del w:id="623" w:author="Charlotte Devitre" w:date="2024-07-24T14:42:00Z" w16du:dateUtc="2024-07-24T21:42:00Z">
        <w:r w:rsidRPr="007B522C" w:rsidDel="00E27685">
          <w:rPr>
            <w:bCs/>
            <w:lang w:val="en-GB"/>
          </w:rPr>
          <w:delText xml:space="preserve">this </w:delText>
        </w:r>
      </w:del>
      <w:ins w:id="624" w:author="Charlotte Devitre" w:date="2024-07-24T14:42:00Z" w16du:dateUtc="2024-07-24T21:42:00Z">
        <w:r w:rsidR="00E27685">
          <w:rPr>
            <w:bCs/>
            <w:lang w:val="en-GB"/>
          </w:rPr>
          <w:t>rapid-response fluid inclusion barometry</w:t>
        </w:r>
        <w:r w:rsidR="00E27685" w:rsidRPr="007B522C">
          <w:rPr>
            <w:bCs/>
            <w:lang w:val="en-GB"/>
          </w:rPr>
          <w:t xml:space="preserve"> </w:t>
        </w:r>
      </w:ins>
      <w:r w:rsidRPr="007B522C">
        <w:rPr>
          <w:bCs/>
          <w:lang w:val="en-GB"/>
        </w:rPr>
        <w:t xml:space="preserve">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6911578A"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del w:id="625" w:author="Charlotte Devitre" w:date="2024-07-24T10:40:00Z" w16du:dateUtc="2024-07-24T17:40:00Z">
        <w:r w:rsidR="00834561" w:rsidDel="004F2B3A">
          <w:rPr>
            <w:bCs/>
            <w:lang w:val="en-GB"/>
          </w:rPr>
          <w:delText>-inclusion</w:delText>
        </w:r>
      </w:del>
      <w:ins w:id="626" w:author="Charlotte Devitre" w:date="2024-07-24T10:40:00Z" w16du:dateUtc="2024-07-24T17:40:00Z">
        <w:r w:rsidR="004F2B3A">
          <w:rPr>
            <w:bCs/>
            <w:lang w:val="en-GB"/>
          </w:rPr>
          <w:t xml:space="preserve"> inclusion</w:t>
        </w:r>
      </w:ins>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ins w:id="627" w:author="Charlotte Devitre" w:date="2024-07-24T14:43:00Z" w16du:dateUtc="2024-07-24T21:43:00Z">
        <w:r w:rsidR="00E27685">
          <w:rPr>
            <w:bCs/>
          </w:rPr>
          <w:t>s</w:t>
        </w:r>
      </w:ins>
      <w:del w:id="628" w:author="Charlotte Devitre" w:date="2024-07-24T14:43:00Z" w16du:dateUtc="2024-07-24T21:43:00Z">
        <w:r w:rsidRPr="007B522C" w:rsidDel="00E27685">
          <w:rPr>
            <w:bCs/>
          </w:rPr>
          <w:delText>S</w:delText>
        </w:r>
      </w:del>
      <w:r w:rsidRPr="007B522C">
        <w:rPr>
          <w:bCs/>
        </w:rPr>
        <w:t>ee overview–</w:t>
      </w:r>
      <w:r w:rsidRPr="007B522C">
        <w:rPr>
          <w:bCs/>
        </w:rPr>
        <w:fldChar w:fldCharType="begin"/>
      </w:r>
      <w:r w:rsidR="007C554B">
        <w:rPr>
          <w:bCs/>
        </w:rPr>
        <w:instrText xml:space="preserve"> ADDIN ZOTERO_ITEM CSL_CITATION {"citationID":"BIqwgqKX","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C554B">
        <w:rPr>
          <w:bCs/>
        </w:rPr>
        <w:instrText xml:space="preserve"> ADDIN ZOTERO_ITEM CSL_CITATION {"citationID":"fxI5Ie3k","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C554B">
        <w:rPr>
          <w:bCs/>
        </w:rPr>
        <w:instrText xml:space="preserve"> ADDIN ZOTERO_ITEM CSL_CITATION {"citationID":"a19n0lgmdge","properties":{"formattedCitation":"(Pankhurst {\\i{}et al.}, 2022)","plainCitation":"(Pankhurst et al., 2022)","noteIndex":0},"citationItems":[{"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C554B">
        <w:rPr>
          <w:bCs/>
        </w:rPr>
        <w:instrText xml:space="preserve"> ADDIN ZOTERO_ITEM CSL_CITATION {"citationID":"xpmEyB65","properties":{"formattedCitation":"(Liu {\\i{}et al.}, 2020)","plainCitation":"(Liu et al., 2020)","noteIndex":0},"citationItems":[{"id":"YRNO6Sw0/uT8k7uFl","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7C554B" w:rsidRPr="00B9135F">
        <w:rPr>
          <w:bCs/>
          <w:lang w:val="fr-CH"/>
          <w:rPrChange w:id="629" w:author="Charlotte Devitre" w:date="2024-07-29T12:13:00Z" w16du:dateUtc="2024-07-29T19:13:00Z">
            <w:rPr>
              <w:bCs/>
            </w:rPr>
          </w:rPrChange>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C554B">
        <w:rPr>
          <w:bCs/>
          <w:lang w:val="fr-CH"/>
        </w:rPr>
        <w:instrText xml:space="preserve"> ADDIN ZOTERO_ITEM CSL_CITATION {"citationID":"B7xhcWxk","properties":{"formattedCitation":"(Corsaro and Miraglia, 2022)","plainCitation":"(Corsaro and Miraglia, 2022)","noteIndex":0},"citationItems":[{"id":"YRNO6Sw0/Y3Di4MZs","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1BF35BB"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del w:id="630" w:author="Charlotte Devitre" w:date="2024-07-24T10:40:00Z" w16du:dateUtc="2024-07-24T17:40:00Z">
        <w:r w:rsidR="004E38D9" w:rsidDel="004F2B3A">
          <w:rPr>
            <w:lang w:val="en-GB"/>
          </w:rPr>
          <w:delText>-inclusion</w:delText>
        </w:r>
      </w:del>
      <w:ins w:id="631" w:author="Charlotte Devitre" w:date="2024-07-24T10:40:00Z" w16du:dateUtc="2024-07-24T17:40:00Z">
        <w:r w:rsidR="004F2B3A">
          <w:rPr>
            <w:lang w:val="en-GB"/>
          </w:rPr>
          <w:t xml:space="preserve"> inclusion</w:t>
        </w:r>
      </w:ins>
      <w:r w:rsidRPr="004F3554">
        <w:rPr>
          <w:lang w:val="en-GB"/>
        </w:rPr>
        <w:t>s</w:t>
      </w:r>
      <w:r w:rsidRPr="00E92B49">
        <w:rPr>
          <w:lang w:val="en-GB"/>
        </w:rPr>
        <w:t xml:space="preserve">, catalogued them, mounted them, and conducted Raman </w:t>
      </w:r>
      <w:r w:rsidRPr="00E92B49">
        <w:rPr>
          <w:lang w:val="en-GB"/>
        </w:rPr>
        <w:lastRenderedPageBreak/>
        <w:t xml:space="preserve">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w:t>
      </w:r>
      <w:del w:id="632" w:author="Charlotte Devitre" w:date="2024-07-24T14:43:00Z" w16du:dateUtc="2024-07-24T21:43:00Z">
        <w:r w:rsidRPr="00E92B49" w:rsidDel="00B75C42">
          <w:rPr>
            <w:lang w:val="en-GB"/>
          </w:rPr>
          <w:delText>M</w:delText>
        </w:r>
      </w:del>
      <w:r w:rsidRPr="00E92B49">
        <w:rPr>
          <w:lang w:val="en-GB"/>
        </w:rPr>
        <w:t>P</w:t>
      </w:r>
      <w:ins w:id="633" w:author="Charlotte Devitre" w:date="2024-07-24T14:43:00Z" w16du:dateUtc="2024-07-24T21:43:00Z">
        <w:r w:rsidR="00B75C42">
          <w:rPr>
            <w:lang w:val="en-GB"/>
          </w:rPr>
          <w:t>M</w:t>
        </w:r>
      </w:ins>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2EDCACBD"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634" w:author="Charlotte Devitre" w:date="2024-07-24T10:40:00Z" w16du:dateUtc="2024-07-24T17:40:00Z">
        <w:r w:rsidR="00834561" w:rsidDel="004F2B3A">
          <w:rPr>
            <w:bCs/>
            <w:lang w:val="en-GB"/>
          </w:rPr>
          <w:delText>-inclusion</w:delText>
        </w:r>
      </w:del>
      <w:ins w:id="635" w:author="Charlotte Devitre" w:date="2024-07-24T10:40:00Z" w16du:dateUtc="2024-07-24T17:40:00Z">
        <w:r w:rsidR="004F2B3A">
          <w:rPr>
            <w:bCs/>
            <w:lang w:val="en-GB"/>
          </w:rPr>
          <w:t xml:space="preserve"> inclusion</w:t>
        </w:r>
      </w:ins>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636" w:author="Charlotte Devitre" w:date="2024-07-24T10:40:00Z" w16du:dateUtc="2024-07-24T17:40:00Z">
        <w:r w:rsidR="00834561" w:rsidDel="004F2B3A">
          <w:rPr>
            <w:bCs/>
            <w:lang w:val="en-GB"/>
          </w:rPr>
          <w:delText>-inclusion</w:delText>
        </w:r>
      </w:del>
      <w:ins w:id="637" w:author="Charlotte Devitre" w:date="2024-07-24T10:40:00Z" w16du:dateUtc="2024-07-24T17:40:00Z">
        <w:r w:rsidR="004F2B3A">
          <w:rPr>
            <w:bCs/>
            <w:lang w:val="en-GB"/>
          </w:rPr>
          <w:t xml:space="preserve"> inclusion</w:t>
        </w:r>
      </w:ins>
      <w:r w:rsidRPr="00C63321">
        <w:rPr>
          <w:bCs/>
          <w:lang w:val="en-GB"/>
        </w:rPr>
        <w:t xml:space="preserve">s dataset (S3 Dataset), </w:t>
      </w:r>
      <w:r w:rsidRPr="00E92B49">
        <w:rPr>
          <w:lang w:val="en-GB"/>
        </w:rPr>
        <w:t xml:space="preserve">a compilation of microphotographs of the </w:t>
      </w:r>
      <w:r w:rsidR="004E38D9">
        <w:rPr>
          <w:bCs/>
          <w:lang w:val="en-GB"/>
        </w:rPr>
        <w:t>fluid</w:t>
      </w:r>
      <w:del w:id="638" w:author="Charlotte Devitre" w:date="2024-07-24T10:40:00Z" w16du:dateUtc="2024-07-24T17:40:00Z">
        <w:r w:rsidR="004E38D9" w:rsidDel="004F2B3A">
          <w:rPr>
            <w:bCs/>
            <w:lang w:val="en-GB"/>
          </w:rPr>
          <w:delText>-inclusion</w:delText>
        </w:r>
      </w:del>
      <w:ins w:id="639"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w:t>
      </w:r>
      <w:del w:id="640" w:author="Charlotte Devitre" w:date="2024-07-24T14:43:00Z" w16du:dateUtc="2024-07-24T21:43:00Z">
        <w:r w:rsidRPr="00E92B49" w:rsidDel="00B75C42">
          <w:rPr>
            <w:lang w:val="en-GB"/>
          </w:rPr>
          <w:delText xml:space="preserve"> also</w:delText>
        </w:r>
      </w:del>
      <w:r w:rsidRPr="00E92B49">
        <w:rPr>
          <w:lang w:val="en-GB"/>
        </w:rPr>
        <w:t xml:space="preserv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6"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6C4FF3F4" w14:textId="31E8C323" w:rsidR="006F21F2" w:rsidRPr="00E92B49" w:rsidRDefault="00E430E2" w:rsidP="00E92B49">
      <w:pPr>
        <w:pStyle w:val="Bibliography"/>
        <w:spacing w:after="0" w:line="480" w:lineRule="auto"/>
        <w:ind w:left="0" w:firstLine="0"/>
        <w:jc w:val="both"/>
        <w:rPr>
          <w:rFonts w:ascii="Times New Roman" w:hAnsi="Times New Roman"/>
          <w:color w:val="000000"/>
          <w:sz w:val="24"/>
        </w:rPr>
      </w:pPr>
      <w:r>
        <w:rPr>
          <w:rFonts w:ascii="Times New Roman" w:hAnsi="Times New Roman" w:cs="Times New Roman"/>
        </w:rPr>
        <w:t xml:space="preserve"> </w:t>
      </w:r>
    </w:p>
    <w:sectPr w:rsidR="006F21F2" w:rsidRPr="00E92B49" w:rsidSect="003766FB">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4EC777" w14:textId="77777777" w:rsidR="009D21DF" w:rsidRDefault="009D21DF" w:rsidP="00994067">
      <w:pPr>
        <w:spacing w:after="0"/>
      </w:pPr>
      <w:r>
        <w:separator/>
      </w:r>
    </w:p>
  </w:endnote>
  <w:endnote w:type="continuationSeparator" w:id="0">
    <w:p w14:paraId="6C4D46B0" w14:textId="77777777" w:rsidR="009D21DF" w:rsidRDefault="009D21DF" w:rsidP="00994067">
      <w:pPr>
        <w:spacing w:after="0"/>
      </w:pPr>
      <w:r>
        <w:continuationSeparator/>
      </w:r>
    </w:p>
  </w:endnote>
  <w:endnote w:type="continuationNotice" w:id="1">
    <w:p w14:paraId="2089C65C" w14:textId="77777777" w:rsidR="009D21DF" w:rsidRDefault="009D21DF"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1A4242" w14:textId="77777777" w:rsidR="009D21DF" w:rsidRDefault="009D21DF" w:rsidP="00994067">
      <w:pPr>
        <w:spacing w:after="0"/>
      </w:pPr>
      <w:r>
        <w:separator/>
      </w:r>
    </w:p>
  </w:footnote>
  <w:footnote w:type="continuationSeparator" w:id="0">
    <w:p w14:paraId="5A8D9B61" w14:textId="77777777" w:rsidR="009D21DF" w:rsidRDefault="009D21DF" w:rsidP="00994067">
      <w:pPr>
        <w:spacing w:after="0"/>
      </w:pPr>
      <w:r>
        <w:continuationSeparator/>
      </w:r>
    </w:p>
  </w:footnote>
  <w:footnote w:type="continuationNotice" w:id="1">
    <w:p w14:paraId="510FDB62" w14:textId="77777777" w:rsidR="009D21DF" w:rsidRDefault="009D21DF"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3BDF"/>
    <w:rsid w:val="00067420"/>
    <w:rsid w:val="00073FA1"/>
    <w:rsid w:val="0007542C"/>
    <w:rsid w:val="00075F28"/>
    <w:rsid w:val="00081D3A"/>
    <w:rsid w:val="00082147"/>
    <w:rsid w:val="00083830"/>
    <w:rsid w:val="00086289"/>
    <w:rsid w:val="00092A2D"/>
    <w:rsid w:val="000A1B66"/>
    <w:rsid w:val="000A4F67"/>
    <w:rsid w:val="000A5485"/>
    <w:rsid w:val="000A72F1"/>
    <w:rsid w:val="000B4BC5"/>
    <w:rsid w:val="000C3A4E"/>
    <w:rsid w:val="000C3A9F"/>
    <w:rsid w:val="000C6941"/>
    <w:rsid w:val="000C7861"/>
    <w:rsid w:val="000D0714"/>
    <w:rsid w:val="000D1C6F"/>
    <w:rsid w:val="000D275B"/>
    <w:rsid w:val="000D38B3"/>
    <w:rsid w:val="000D3A0B"/>
    <w:rsid w:val="000D445D"/>
    <w:rsid w:val="000D5164"/>
    <w:rsid w:val="000F2257"/>
    <w:rsid w:val="000F5073"/>
    <w:rsid w:val="001002AA"/>
    <w:rsid w:val="001013FD"/>
    <w:rsid w:val="001016CA"/>
    <w:rsid w:val="001020C6"/>
    <w:rsid w:val="00106CE2"/>
    <w:rsid w:val="00111883"/>
    <w:rsid w:val="0011358D"/>
    <w:rsid w:val="001157FC"/>
    <w:rsid w:val="00117116"/>
    <w:rsid w:val="00120C08"/>
    <w:rsid w:val="00120DB8"/>
    <w:rsid w:val="001250BF"/>
    <w:rsid w:val="001251C0"/>
    <w:rsid w:val="00125FFE"/>
    <w:rsid w:val="001309DE"/>
    <w:rsid w:val="00131906"/>
    <w:rsid w:val="001341EC"/>
    <w:rsid w:val="00137235"/>
    <w:rsid w:val="00137DC1"/>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3113C7"/>
    <w:rsid w:val="003118C8"/>
    <w:rsid w:val="0031346E"/>
    <w:rsid w:val="00317324"/>
    <w:rsid w:val="0032054D"/>
    <w:rsid w:val="00322785"/>
    <w:rsid w:val="00327D8B"/>
    <w:rsid w:val="0033212A"/>
    <w:rsid w:val="00333F4D"/>
    <w:rsid w:val="00337566"/>
    <w:rsid w:val="0034411F"/>
    <w:rsid w:val="00364A58"/>
    <w:rsid w:val="00370ECC"/>
    <w:rsid w:val="0037496D"/>
    <w:rsid w:val="003766FB"/>
    <w:rsid w:val="003839AC"/>
    <w:rsid w:val="00385682"/>
    <w:rsid w:val="003A4FB4"/>
    <w:rsid w:val="003A691C"/>
    <w:rsid w:val="003A7845"/>
    <w:rsid w:val="003A7FB3"/>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4478"/>
    <w:rsid w:val="004D6E27"/>
    <w:rsid w:val="004E0FB2"/>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4165"/>
    <w:rsid w:val="00535AAB"/>
    <w:rsid w:val="00540BA4"/>
    <w:rsid w:val="005429F8"/>
    <w:rsid w:val="0055217B"/>
    <w:rsid w:val="00553065"/>
    <w:rsid w:val="00564213"/>
    <w:rsid w:val="00574C90"/>
    <w:rsid w:val="005810E1"/>
    <w:rsid w:val="00592698"/>
    <w:rsid w:val="0059301C"/>
    <w:rsid w:val="005A4F32"/>
    <w:rsid w:val="005A6499"/>
    <w:rsid w:val="005A7065"/>
    <w:rsid w:val="005A78D5"/>
    <w:rsid w:val="005B0ABA"/>
    <w:rsid w:val="005B3CDF"/>
    <w:rsid w:val="005B6BC3"/>
    <w:rsid w:val="005C2714"/>
    <w:rsid w:val="005C2E7F"/>
    <w:rsid w:val="005C3374"/>
    <w:rsid w:val="005C36C5"/>
    <w:rsid w:val="005C6221"/>
    <w:rsid w:val="005C7789"/>
    <w:rsid w:val="005D60B7"/>
    <w:rsid w:val="005D7129"/>
    <w:rsid w:val="005E4F56"/>
    <w:rsid w:val="005F058C"/>
    <w:rsid w:val="005F7351"/>
    <w:rsid w:val="00606498"/>
    <w:rsid w:val="006065D5"/>
    <w:rsid w:val="00610C65"/>
    <w:rsid w:val="006116E9"/>
    <w:rsid w:val="00612DF3"/>
    <w:rsid w:val="00615BCC"/>
    <w:rsid w:val="0061717B"/>
    <w:rsid w:val="0062185F"/>
    <w:rsid w:val="00630D31"/>
    <w:rsid w:val="0063102C"/>
    <w:rsid w:val="006318B4"/>
    <w:rsid w:val="006326D7"/>
    <w:rsid w:val="00632C29"/>
    <w:rsid w:val="006351D7"/>
    <w:rsid w:val="00641228"/>
    <w:rsid w:val="006414EC"/>
    <w:rsid w:val="00647B41"/>
    <w:rsid w:val="006507A8"/>
    <w:rsid w:val="00652AB8"/>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3AFA"/>
    <w:rsid w:val="0071782A"/>
    <w:rsid w:val="007265A4"/>
    <w:rsid w:val="007310C9"/>
    <w:rsid w:val="00732B0A"/>
    <w:rsid w:val="007401C9"/>
    <w:rsid w:val="00741E96"/>
    <w:rsid w:val="00741FEB"/>
    <w:rsid w:val="007434A6"/>
    <w:rsid w:val="007452D6"/>
    <w:rsid w:val="00751A44"/>
    <w:rsid w:val="00751E57"/>
    <w:rsid w:val="007616A2"/>
    <w:rsid w:val="007745EE"/>
    <w:rsid w:val="007809B6"/>
    <w:rsid w:val="00783051"/>
    <w:rsid w:val="00785738"/>
    <w:rsid w:val="007868A9"/>
    <w:rsid w:val="00796A7F"/>
    <w:rsid w:val="007B1644"/>
    <w:rsid w:val="007B41E1"/>
    <w:rsid w:val="007B7F95"/>
    <w:rsid w:val="007C12C8"/>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794E"/>
    <w:rsid w:val="008B1909"/>
    <w:rsid w:val="008B3885"/>
    <w:rsid w:val="008B661B"/>
    <w:rsid w:val="008B719F"/>
    <w:rsid w:val="008C0004"/>
    <w:rsid w:val="008C23F8"/>
    <w:rsid w:val="008D3BCA"/>
    <w:rsid w:val="008D5612"/>
    <w:rsid w:val="008D646B"/>
    <w:rsid w:val="008D72A1"/>
    <w:rsid w:val="008E213F"/>
    <w:rsid w:val="008E3110"/>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A6B5A"/>
    <w:rsid w:val="00AB1B04"/>
    <w:rsid w:val="00AB5169"/>
    <w:rsid w:val="00AB670A"/>
    <w:rsid w:val="00AC10DA"/>
    <w:rsid w:val="00AC2EB6"/>
    <w:rsid w:val="00AC5826"/>
    <w:rsid w:val="00AD29CC"/>
    <w:rsid w:val="00AD2FF7"/>
    <w:rsid w:val="00AD4557"/>
    <w:rsid w:val="00AD4C4D"/>
    <w:rsid w:val="00AD55A6"/>
    <w:rsid w:val="00AE13C0"/>
    <w:rsid w:val="00AE4157"/>
    <w:rsid w:val="00AE584A"/>
    <w:rsid w:val="00AE69C7"/>
    <w:rsid w:val="00AF49C3"/>
    <w:rsid w:val="00AF613A"/>
    <w:rsid w:val="00B008D0"/>
    <w:rsid w:val="00B0227F"/>
    <w:rsid w:val="00B044B8"/>
    <w:rsid w:val="00B05285"/>
    <w:rsid w:val="00B12C63"/>
    <w:rsid w:val="00B147ED"/>
    <w:rsid w:val="00B23122"/>
    <w:rsid w:val="00B26620"/>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3588"/>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752A"/>
    <w:rsid w:val="00D24DCF"/>
    <w:rsid w:val="00D27422"/>
    <w:rsid w:val="00D27845"/>
    <w:rsid w:val="00D32207"/>
    <w:rsid w:val="00D40CE0"/>
    <w:rsid w:val="00D424AE"/>
    <w:rsid w:val="00D45163"/>
    <w:rsid w:val="00D45645"/>
    <w:rsid w:val="00D45E10"/>
    <w:rsid w:val="00D60E28"/>
    <w:rsid w:val="00D621E5"/>
    <w:rsid w:val="00D62B14"/>
    <w:rsid w:val="00D73E6C"/>
    <w:rsid w:val="00D829DE"/>
    <w:rsid w:val="00D82AF0"/>
    <w:rsid w:val="00D8740B"/>
    <w:rsid w:val="00D91247"/>
    <w:rsid w:val="00DA3D1A"/>
    <w:rsid w:val="00DA43C3"/>
    <w:rsid w:val="00DA6848"/>
    <w:rsid w:val="00DB4E53"/>
    <w:rsid w:val="00DB5B51"/>
    <w:rsid w:val="00DC0708"/>
    <w:rsid w:val="00DC2603"/>
    <w:rsid w:val="00DD43FF"/>
    <w:rsid w:val="00DD5FEC"/>
    <w:rsid w:val="00DE43A1"/>
    <w:rsid w:val="00DE47D0"/>
    <w:rsid w:val="00DE4F3B"/>
    <w:rsid w:val="00DE69FA"/>
    <w:rsid w:val="00DF12E1"/>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771AB"/>
    <w:rsid w:val="00E81ADE"/>
    <w:rsid w:val="00E87181"/>
    <w:rsid w:val="00E92B49"/>
    <w:rsid w:val="00E9324F"/>
    <w:rsid w:val="00E93F88"/>
    <w:rsid w:val="00E95B58"/>
    <w:rsid w:val="00E95F7F"/>
    <w:rsid w:val="00EA06E0"/>
    <w:rsid w:val="00EA6185"/>
    <w:rsid w:val="00EA7214"/>
    <w:rsid w:val="00EB0345"/>
    <w:rsid w:val="00EB435C"/>
    <w:rsid w:val="00EC3592"/>
    <w:rsid w:val="00EC39DE"/>
    <w:rsid w:val="00EC6F4E"/>
    <w:rsid w:val="00ED6B96"/>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91</TotalTime>
  <Pages>26</Pages>
  <Words>49727</Words>
  <Characters>283445</Characters>
  <Application>Microsoft Office Word</Application>
  <DocSecurity>0</DocSecurity>
  <Lines>2362</Lines>
  <Paragraphs>665</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33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6</cp:revision>
  <cp:lastPrinted>2016-02-01T07:21:00Z</cp:lastPrinted>
  <dcterms:created xsi:type="dcterms:W3CDTF">2024-07-26T20:35:00Z</dcterms:created>
  <dcterms:modified xsi:type="dcterms:W3CDTF">2024-07-2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RNO6Sw0"/&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